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1A0C4" w14:textId="5AC2D1B9" w:rsidR="00C95713" w:rsidRDefault="00C95713" w:rsidP="00C95713">
      <w:pPr>
        <w:pStyle w:val="BodyText"/>
        <w:spacing w:line="247" w:lineRule="auto"/>
        <w:jc w:val="center"/>
        <w:rPr>
          <w:b/>
          <w:bCs/>
          <w:sz w:val="24"/>
          <w:szCs w:val="24"/>
        </w:rPr>
      </w:pPr>
      <w:r>
        <w:rPr>
          <w:b/>
          <w:bCs/>
          <w:sz w:val="24"/>
          <w:szCs w:val="24"/>
        </w:rPr>
        <w:t>Supplemental Materials</w:t>
      </w:r>
    </w:p>
    <w:p w14:paraId="3D070BC8" w14:textId="77777777" w:rsidR="00C95713" w:rsidRDefault="00C95713" w:rsidP="00CE2EB3">
      <w:pPr>
        <w:pStyle w:val="BodyText"/>
        <w:spacing w:line="247" w:lineRule="auto"/>
        <w:rPr>
          <w:b/>
          <w:bCs/>
          <w:sz w:val="24"/>
          <w:szCs w:val="24"/>
        </w:rPr>
      </w:pPr>
    </w:p>
    <w:p w14:paraId="0B0D25E4" w14:textId="06C1347B" w:rsidR="004D7DC6" w:rsidRPr="004D7DC6" w:rsidRDefault="004D7DC6" w:rsidP="00CE2EB3">
      <w:pPr>
        <w:pStyle w:val="BodyText"/>
        <w:spacing w:line="247" w:lineRule="auto"/>
        <w:rPr>
          <w:b/>
          <w:bCs/>
          <w:sz w:val="24"/>
          <w:szCs w:val="24"/>
        </w:rPr>
      </w:pPr>
      <w:r w:rsidRPr="004D7DC6">
        <w:rPr>
          <w:b/>
          <w:bCs/>
          <w:sz w:val="24"/>
          <w:szCs w:val="24"/>
        </w:rPr>
        <w:t>Data Preprocessing</w:t>
      </w:r>
    </w:p>
    <w:p w14:paraId="31C2B9D8" w14:textId="6BC1F627" w:rsidR="00CE2EB3" w:rsidRPr="007D42F7" w:rsidRDefault="00CE2EB3" w:rsidP="00CE2EB3">
      <w:pPr>
        <w:pStyle w:val="BodyText"/>
        <w:spacing w:line="247" w:lineRule="auto"/>
        <w:rPr>
          <w:sz w:val="24"/>
          <w:szCs w:val="24"/>
          <w:u w:val="single"/>
        </w:rPr>
      </w:pPr>
      <w:r w:rsidRPr="007D42F7">
        <w:rPr>
          <w:sz w:val="24"/>
          <w:szCs w:val="24"/>
          <w:u w:val="single"/>
        </w:rPr>
        <w:t>Preprocessing of B0 inhomogeneity mappings</w:t>
      </w:r>
    </w:p>
    <w:p w14:paraId="16605A94" w14:textId="77777777" w:rsidR="00CE2EB3" w:rsidRDefault="00CE2EB3" w:rsidP="00CE2EB3">
      <w:pPr>
        <w:pStyle w:val="BodyText"/>
        <w:spacing w:line="247" w:lineRule="auto"/>
        <w:rPr>
          <w:sz w:val="24"/>
          <w:szCs w:val="24"/>
        </w:rPr>
      </w:pPr>
      <w:r w:rsidRPr="00B55F11">
        <w:rPr>
          <w:sz w:val="24"/>
          <w:szCs w:val="24"/>
        </w:rPr>
        <w:t xml:space="preserve">A total of 2 </w:t>
      </w:r>
      <w:proofErr w:type="spellStart"/>
      <w:r w:rsidRPr="00B55F11">
        <w:rPr>
          <w:sz w:val="24"/>
          <w:szCs w:val="24"/>
        </w:rPr>
        <w:t>fieldmaps</w:t>
      </w:r>
      <w:proofErr w:type="spellEnd"/>
      <w:r w:rsidRPr="00B55F11">
        <w:rPr>
          <w:sz w:val="24"/>
          <w:szCs w:val="24"/>
        </w:rPr>
        <w:t xml:space="preserve"> for the resting state scans were collected for each subject. A B0-nonuniformity map (or </w:t>
      </w:r>
      <w:proofErr w:type="spellStart"/>
      <w:r w:rsidRPr="00B55F11">
        <w:rPr>
          <w:sz w:val="24"/>
          <w:szCs w:val="24"/>
        </w:rPr>
        <w:t>fieldmap</w:t>
      </w:r>
      <w:proofErr w:type="spellEnd"/>
      <w:r w:rsidRPr="00B55F11">
        <w:rPr>
          <w:sz w:val="24"/>
          <w:szCs w:val="24"/>
        </w:rPr>
        <w:t xml:space="preserve">) was estimated based on two (or more) echo-planar imaging (EPI) references with </w:t>
      </w:r>
      <w:proofErr w:type="spellStart"/>
      <w:r w:rsidRPr="00B55F11">
        <w:rPr>
          <w:sz w:val="24"/>
          <w:szCs w:val="24"/>
        </w:rPr>
        <w:t>topup</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FU6jVhSP","properties":{"formattedCitation":"(Andersson et al., 2003)","plainCitation":"(Andersson et al., 2003)","dontUpdate":true,"noteIndex":0},"citationItems":[{"id":4750,"uris":["http://zotero.org/users/5958044/items/QIG4RAJ9"],"itemData":{"id":4750,"type":"article-journal","container-title":"NeuroImage","DOI":"10.1016/S1053-8119(03)00336-7","ISSN":"10538119","issue":"2","journalAbbreviation":"NeuroImage","language":"en","page":"870-888","source":"DOI.org (Crossref)","title":"How to correct susceptibility distortions in spin-echo echo-planar images: application to diffusion tensor imaging","title-short":"How to correct susceptibility distortions in spin-echo echo-planar images","volume":"20","author":[{"family":"Andersson","given":"Jesper L.R."},{"family":"Skare","given":"Stefan"},{"family":"Ashburner","given":"John"}],"issued":{"date-parts":[["2003",10]]}}}],"schema":"https://github.com/citation-style-language/schema/raw/master/csl-citation.json"} </w:instrText>
      </w:r>
      <w:r>
        <w:rPr>
          <w:sz w:val="24"/>
          <w:szCs w:val="24"/>
        </w:rPr>
        <w:fldChar w:fldCharType="separate"/>
      </w:r>
      <w:r w:rsidRPr="00B21E7E">
        <w:rPr>
          <w:sz w:val="24"/>
        </w:rPr>
        <w:t>(Andersson et al., 2003</w:t>
      </w:r>
      <w:r>
        <w:rPr>
          <w:sz w:val="24"/>
          <w:szCs w:val="24"/>
        </w:rPr>
        <w:fldChar w:fldCharType="end"/>
      </w:r>
      <w:r w:rsidRPr="00B55F11">
        <w:rPr>
          <w:sz w:val="24"/>
          <w:szCs w:val="24"/>
        </w:rPr>
        <w:t>; FSL 6.0.5.1:57b01774).</w:t>
      </w:r>
    </w:p>
    <w:p w14:paraId="097FA1B5" w14:textId="77777777" w:rsidR="00CE2EB3" w:rsidRPr="00B55F11" w:rsidRDefault="00CE2EB3" w:rsidP="00CE2EB3">
      <w:pPr>
        <w:pStyle w:val="BodyText"/>
        <w:spacing w:line="247" w:lineRule="auto"/>
        <w:rPr>
          <w:sz w:val="24"/>
          <w:szCs w:val="24"/>
        </w:rPr>
      </w:pPr>
    </w:p>
    <w:p w14:paraId="006B4A3D" w14:textId="77777777" w:rsidR="00CE2EB3" w:rsidRPr="007D42F7" w:rsidRDefault="00CE2EB3" w:rsidP="00CE2EB3">
      <w:pPr>
        <w:pStyle w:val="BodyText"/>
        <w:spacing w:line="247" w:lineRule="auto"/>
        <w:rPr>
          <w:sz w:val="24"/>
          <w:szCs w:val="24"/>
          <w:u w:val="single"/>
        </w:rPr>
      </w:pPr>
      <w:r w:rsidRPr="007D42F7">
        <w:rPr>
          <w:sz w:val="24"/>
          <w:szCs w:val="24"/>
          <w:u w:val="single"/>
        </w:rPr>
        <w:t>Anatomical data preprocessing</w:t>
      </w:r>
    </w:p>
    <w:p w14:paraId="2F0BC374" w14:textId="77777777" w:rsidR="00CE2EB3" w:rsidRDefault="00CE2EB3" w:rsidP="00CE2EB3">
      <w:pPr>
        <w:pStyle w:val="BodyText"/>
        <w:spacing w:line="247" w:lineRule="auto"/>
        <w:rPr>
          <w:sz w:val="24"/>
          <w:szCs w:val="24"/>
        </w:rPr>
      </w:pPr>
      <w:r w:rsidRPr="00B55F11">
        <w:rPr>
          <w:sz w:val="24"/>
          <w:szCs w:val="24"/>
        </w:rPr>
        <w:t>A T1-weighted (T1w) images was collected for each session. All of them were corrected for intensity non-uniformity (INU) with N4BiasFieldCorrection</w:t>
      </w:r>
      <w:r>
        <w:rPr>
          <w:sz w:val="24"/>
          <w:szCs w:val="24"/>
        </w:rPr>
        <w:t xml:space="preserve"> </w:t>
      </w:r>
      <w:r>
        <w:rPr>
          <w:sz w:val="24"/>
          <w:szCs w:val="24"/>
        </w:rPr>
        <w:fldChar w:fldCharType="begin"/>
      </w:r>
      <w:r>
        <w:rPr>
          <w:sz w:val="24"/>
          <w:szCs w:val="24"/>
        </w:rPr>
        <w:instrText xml:space="preserve"> ADDIN ZOTERO_ITEM CSL_CITATION {"citationID":"5i2mlqzE","properties":{"formattedCitation":"(Tustison et al., 2010)","plainCitation":"(Tustison et al., 2010)","noteIndex":0},"citationItems":[{"id":4777,"uris":["http://zotero.org/users/5958044/items/QTKRFGSE"],"itemData":{"id":4777,"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Pr>
          <w:sz w:val="24"/>
          <w:szCs w:val="24"/>
        </w:rPr>
        <w:fldChar w:fldCharType="separate"/>
      </w:r>
      <w:r w:rsidRPr="00C6279E">
        <w:rPr>
          <w:sz w:val="24"/>
        </w:rPr>
        <w:t>(Tustison et al., 2010)</w:t>
      </w:r>
      <w:r>
        <w:rPr>
          <w:sz w:val="24"/>
          <w:szCs w:val="24"/>
        </w:rPr>
        <w:fldChar w:fldCharType="end"/>
      </w:r>
      <w:r w:rsidRPr="00B55F11">
        <w:rPr>
          <w:sz w:val="24"/>
          <w:szCs w:val="24"/>
        </w:rPr>
        <w:t xml:space="preserve">, distributed with ANTs 2.3.3 </w:t>
      </w:r>
      <w:r>
        <w:rPr>
          <w:sz w:val="24"/>
          <w:szCs w:val="24"/>
        </w:rPr>
        <w:fldChar w:fldCharType="begin"/>
      </w:r>
      <w:r>
        <w:rPr>
          <w:sz w:val="24"/>
          <w:szCs w:val="24"/>
        </w:rPr>
        <w:instrText xml:space="preserve"> ADDIN ZOTERO_ITEM CSL_CITATION {"citationID":"bS74FNs4","properties":{"formattedCitation":"(Avants et al., 2008)","plainCitation":"(Avants et al., 2008)","dontUpdate":true,"noteIndex":0},"citationItems":[{"id":4751,"uris":["http://zotero.org/users/5958044/items/ICHBR2R7"],"itemData":{"id":4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Pr>
          <w:sz w:val="24"/>
          <w:szCs w:val="24"/>
        </w:rPr>
        <w:fldChar w:fldCharType="separate"/>
      </w:r>
      <w:r w:rsidRPr="00C6279E">
        <w:rPr>
          <w:sz w:val="24"/>
        </w:rPr>
        <w:t>(Avants et al., 2008</w:t>
      </w:r>
      <w:r>
        <w:rPr>
          <w:sz w:val="24"/>
          <w:szCs w:val="24"/>
        </w:rPr>
        <w:fldChar w:fldCharType="end"/>
      </w:r>
      <w:r w:rsidRPr="00B55F11">
        <w:rPr>
          <w:sz w:val="24"/>
          <w:szCs w:val="24"/>
        </w:rPr>
        <w:t xml:space="preserve">, RRID:SCR_004757). The T1w-reference was then skull-stripped with a </w:t>
      </w:r>
      <w:proofErr w:type="spellStart"/>
      <w:r w:rsidRPr="00B55F11">
        <w:rPr>
          <w:sz w:val="24"/>
          <w:szCs w:val="24"/>
        </w:rPr>
        <w:t>Nipype</w:t>
      </w:r>
      <w:proofErr w:type="spellEnd"/>
      <w:r w:rsidRPr="00B55F11">
        <w:rPr>
          <w:sz w:val="24"/>
          <w:szCs w:val="24"/>
        </w:rPr>
        <w:t xml:space="preserve"> implementation of the antsBrainExtraction.sh workflow (from ANTs), using OASIS30ANTs as target template. Brain tissue segmentation of cerebrospinal fluid (CSF), white-matter (WM) and gray-matter (GM) was performed on the brain-extracted T1w using fast (FSL 6.0.5.1:57b01774, RRID:SCR_002823, </w:t>
      </w:r>
      <w:r>
        <w:rPr>
          <w:sz w:val="24"/>
          <w:szCs w:val="24"/>
        </w:rPr>
        <w:fldChar w:fldCharType="begin"/>
      </w:r>
      <w:r>
        <w:rPr>
          <w:sz w:val="24"/>
          <w:szCs w:val="24"/>
        </w:rPr>
        <w:instrText xml:space="preserve"> ADDIN ZOTERO_ITEM CSL_CITATION {"citationID":"EzAtLdi9","properties":{"formattedCitation":"(Zhang et al., 2001)","plainCitation":"(Zhang et al., 2001)","dontUpdate":true,"noteIndex":0},"citationItems":[{"id":4779,"uris":["http://zotero.org/users/5958044/items/G43AJ7S8"],"itemData":{"id":4779,"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Pr>
          <w:sz w:val="24"/>
          <w:szCs w:val="24"/>
        </w:rPr>
        <w:fldChar w:fldCharType="separate"/>
      </w:r>
      <w:r w:rsidRPr="00816B06">
        <w:rPr>
          <w:sz w:val="24"/>
        </w:rPr>
        <w:t>Zhang et al., 2001)</w:t>
      </w:r>
      <w:r>
        <w:rPr>
          <w:sz w:val="24"/>
          <w:szCs w:val="24"/>
        </w:rPr>
        <w:fldChar w:fldCharType="end"/>
      </w:r>
      <w:r w:rsidRPr="00B55F11">
        <w:rPr>
          <w:sz w:val="24"/>
          <w:szCs w:val="24"/>
        </w:rPr>
        <w:t xml:space="preserve">. A T1w-reference map for each subject was computed after registration of all of the T1w images (after INU-correction) using </w:t>
      </w:r>
      <w:proofErr w:type="spellStart"/>
      <w:r w:rsidRPr="00B55F11">
        <w:rPr>
          <w:sz w:val="24"/>
          <w:szCs w:val="24"/>
        </w:rPr>
        <w:t>mri_robust_template</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6.0.1, </w:t>
      </w:r>
      <w:r>
        <w:rPr>
          <w:sz w:val="24"/>
          <w:szCs w:val="24"/>
        </w:rPr>
        <w:fldChar w:fldCharType="begin"/>
      </w:r>
      <w:r>
        <w:rPr>
          <w:sz w:val="24"/>
          <w:szCs w:val="24"/>
        </w:rPr>
        <w:instrText xml:space="preserve"> ADDIN ZOTERO_ITEM CSL_CITATION {"citationID":"1s3hZA8k","properties":{"formattedCitation":"(Reuter et al., 2010)","plainCitation":"(Reuter et al., 2010)","dontUpdate":true,"noteIndex":0},"citationItems":[{"id":4773,"uris":["http://zotero.org/users/5958044/items/FTM9JR2Y"],"itemData":{"id":4773,"type":"article-journal","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Pr>
          <w:sz w:val="24"/>
          <w:szCs w:val="24"/>
        </w:rPr>
        <w:fldChar w:fldCharType="separate"/>
      </w:r>
      <w:r w:rsidRPr="00FE137B">
        <w:rPr>
          <w:sz w:val="24"/>
        </w:rPr>
        <w:t>Reuter et al., 2010)</w:t>
      </w:r>
      <w:r>
        <w:rPr>
          <w:sz w:val="24"/>
          <w:szCs w:val="24"/>
        </w:rPr>
        <w:fldChar w:fldCharType="end"/>
      </w:r>
      <w:r w:rsidRPr="00B55F11">
        <w:rPr>
          <w:sz w:val="24"/>
          <w:szCs w:val="24"/>
        </w:rPr>
        <w:t>. Brain surfaces were reconstructed using recon-all (</w:t>
      </w:r>
      <w:proofErr w:type="spellStart"/>
      <w:r w:rsidRPr="00B55F11">
        <w:rPr>
          <w:sz w:val="24"/>
          <w:szCs w:val="24"/>
        </w:rPr>
        <w:t>FreeSurfer</w:t>
      </w:r>
      <w:proofErr w:type="spellEnd"/>
      <w:r w:rsidRPr="00B55F11">
        <w:rPr>
          <w:sz w:val="24"/>
          <w:szCs w:val="24"/>
        </w:rPr>
        <w:t xml:space="preserve"> 6.0.1, RRID:SCR_001847, </w:t>
      </w:r>
      <w:r>
        <w:rPr>
          <w:sz w:val="24"/>
          <w:szCs w:val="24"/>
        </w:rPr>
        <w:fldChar w:fldCharType="begin"/>
      </w:r>
      <w:r>
        <w:rPr>
          <w:sz w:val="24"/>
          <w:szCs w:val="24"/>
        </w:rPr>
        <w:instrText xml:space="preserve"> ADDIN ZOTERO_ITEM CSL_CITATION {"citationID":"Q4QY5GrD","properties":{"formattedCitation":"(Dale et al., 1999)","plainCitation":"(Dale et al., 1999)","dontUpdate":true,"noteIndex":0},"citationItems":[{"id":4755,"uris":["http://zotero.org/users/5958044/items/PS6LMNJ5"],"itemData":{"id":4755,"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Pr>
          <w:sz w:val="24"/>
          <w:szCs w:val="24"/>
        </w:rPr>
        <w:fldChar w:fldCharType="separate"/>
      </w:r>
      <w:r w:rsidRPr="00FE137B">
        <w:rPr>
          <w:sz w:val="24"/>
        </w:rPr>
        <w:t>Dale et al., 1999)</w:t>
      </w:r>
      <w:r>
        <w:rPr>
          <w:sz w:val="24"/>
          <w:szCs w:val="24"/>
        </w:rPr>
        <w:fldChar w:fldCharType="end"/>
      </w:r>
      <w:r w:rsidRPr="00B55F11">
        <w:rPr>
          <w:sz w:val="24"/>
          <w:szCs w:val="24"/>
        </w:rPr>
        <w:t xml:space="preserve">, and the brain mask estimated previously was refined with a custom variation of the method to reconcile ANTs-derived and </w:t>
      </w:r>
      <w:proofErr w:type="spellStart"/>
      <w:r w:rsidRPr="00B55F11">
        <w:rPr>
          <w:sz w:val="24"/>
          <w:szCs w:val="24"/>
        </w:rPr>
        <w:t>FreeSurfer</w:t>
      </w:r>
      <w:proofErr w:type="spellEnd"/>
      <w:r w:rsidRPr="00B55F11">
        <w:rPr>
          <w:sz w:val="24"/>
          <w:szCs w:val="24"/>
        </w:rPr>
        <w:t xml:space="preserve">-derived segmentations of the cortical gray-matter of </w:t>
      </w:r>
      <w:proofErr w:type="spellStart"/>
      <w:r w:rsidRPr="00B55F11">
        <w:rPr>
          <w:sz w:val="24"/>
          <w:szCs w:val="24"/>
        </w:rPr>
        <w:t>Mindboggle</w:t>
      </w:r>
      <w:proofErr w:type="spellEnd"/>
      <w:r w:rsidRPr="00B55F11">
        <w:rPr>
          <w:sz w:val="24"/>
          <w:szCs w:val="24"/>
        </w:rPr>
        <w:t xml:space="preserve"> (RRID:SCR_002438, </w:t>
      </w:r>
      <w:r>
        <w:rPr>
          <w:sz w:val="24"/>
          <w:szCs w:val="24"/>
        </w:rPr>
        <w:fldChar w:fldCharType="begin"/>
      </w:r>
      <w:r>
        <w:rPr>
          <w:sz w:val="24"/>
          <w:szCs w:val="24"/>
        </w:rPr>
        <w:instrText xml:space="preserve"> ADDIN ZOTERO_ITEM CSL_CITATION {"citationID":"kIsgQ4mD","properties":{"formattedCitation":"(Klein et al., 2017)","plainCitation":"(Klein et al., 2017)","dontUpdate":true,"noteIndex":0},"citationItems":[{"id":4765,"uris":["http://zotero.org/users/5958044/items/2A7DTTJW"],"itemData":{"id":476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Pr>
          <w:sz w:val="24"/>
          <w:szCs w:val="24"/>
        </w:rPr>
        <w:fldChar w:fldCharType="separate"/>
      </w:r>
      <w:r w:rsidRPr="00672CAA">
        <w:rPr>
          <w:sz w:val="24"/>
        </w:rPr>
        <w:t>Klein et al., 2017)</w:t>
      </w:r>
      <w:r>
        <w:rPr>
          <w:sz w:val="24"/>
          <w:szCs w:val="24"/>
        </w:rPr>
        <w:fldChar w:fldCharType="end"/>
      </w:r>
      <w:r w:rsidRPr="00B55F11">
        <w:rPr>
          <w:sz w:val="24"/>
          <w:szCs w:val="24"/>
        </w:rPr>
        <w:t xml:space="preserve">. Volume-based spatial normalization to MNI152NLin2009cAsym was performed through nonlinear registration with </w:t>
      </w:r>
      <w:proofErr w:type="spellStart"/>
      <w:r w:rsidRPr="00B55F11">
        <w:rPr>
          <w:sz w:val="24"/>
          <w:szCs w:val="24"/>
        </w:rPr>
        <w:t>antsRegistration</w:t>
      </w:r>
      <w:proofErr w:type="spellEnd"/>
      <w:r w:rsidRPr="00B55F11">
        <w:rPr>
          <w:sz w:val="24"/>
          <w:szCs w:val="24"/>
        </w:rPr>
        <w:t xml:space="preserve"> (ANTs 2.3.3), using brain-extracted versions of both T1w reference and the T1w template. The following templates were selected for spatial normalization: ICBM 152 Nonlinear Asymmetrical template version 2009c [</w:t>
      </w:r>
      <w:r>
        <w:rPr>
          <w:sz w:val="24"/>
          <w:szCs w:val="24"/>
        </w:rPr>
        <w:fldChar w:fldCharType="begin"/>
      </w:r>
      <w:r>
        <w:rPr>
          <w:sz w:val="24"/>
          <w:szCs w:val="24"/>
        </w:rPr>
        <w:instrText xml:space="preserve"> ADDIN ZOTERO_ITEM CSL_CITATION {"citationID":"vhc58mG4","properties":{"formattedCitation":"(Fonov et al., 2009)","plainCitation":"(Fonov et al., 2009)","dontUpdate":true,"noteIndex":0},"citationItems":[{"id":4758,"uris":["http://zotero.org/users/5958044/items/NQBAFIJK"],"itemData":{"id":4758,"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Pr>
          <w:sz w:val="24"/>
          <w:szCs w:val="24"/>
        </w:rPr>
        <w:fldChar w:fldCharType="separate"/>
      </w:r>
      <w:r w:rsidRPr="007F4CB9">
        <w:rPr>
          <w:sz w:val="24"/>
        </w:rPr>
        <w:t xml:space="preserve">Fonov et al., </w:t>
      </w:r>
      <w:r>
        <w:rPr>
          <w:sz w:val="24"/>
        </w:rPr>
        <w:t>(</w:t>
      </w:r>
      <w:r w:rsidRPr="007F4CB9">
        <w:rPr>
          <w:sz w:val="24"/>
        </w:rPr>
        <w:t>2009</w:t>
      </w:r>
      <w:r>
        <w:rPr>
          <w:sz w:val="24"/>
          <w:szCs w:val="24"/>
        </w:rPr>
        <w:fldChar w:fldCharType="end"/>
      </w:r>
      <w:r>
        <w:rPr>
          <w:sz w:val="24"/>
          <w:szCs w:val="24"/>
        </w:rPr>
        <w:t>)</w:t>
      </w:r>
      <w:r w:rsidRPr="00B55F11">
        <w:rPr>
          <w:sz w:val="24"/>
          <w:szCs w:val="24"/>
        </w:rPr>
        <w:t xml:space="preserve">, RRID:SCR_008796; </w:t>
      </w:r>
      <w:proofErr w:type="spellStart"/>
      <w:r w:rsidRPr="00B55F11">
        <w:rPr>
          <w:sz w:val="24"/>
          <w:szCs w:val="24"/>
        </w:rPr>
        <w:t>TemplateFlow</w:t>
      </w:r>
      <w:proofErr w:type="spellEnd"/>
      <w:r w:rsidRPr="00B55F11">
        <w:rPr>
          <w:sz w:val="24"/>
          <w:szCs w:val="24"/>
        </w:rPr>
        <w:t xml:space="preserve"> ID: MNI152NLin2009cAsym], FSL’s MNI ICBM 152 non-linear 6th Generation Asymmetric Average Brain Stereotaxic Registration Model [</w:t>
      </w:r>
      <w:r>
        <w:rPr>
          <w:sz w:val="24"/>
          <w:szCs w:val="24"/>
        </w:rPr>
        <w:fldChar w:fldCharType="begin"/>
      </w:r>
      <w:r>
        <w:rPr>
          <w:sz w:val="24"/>
          <w:szCs w:val="24"/>
        </w:rPr>
        <w:instrText xml:space="preserve"> ADDIN ZOTERO_ITEM CSL_CITATION {"citationID":"R6v8HlDW","properties":{"formattedCitation":"(Evans et al., 2012)","plainCitation":"(Evans et al., 2012)","dontUpdate":true,"noteIndex":0},"citationItems":[{"id":4757,"uris":["http://zotero.org/users/5958044/items/P4DCQ4NE"],"itemData":{"id":4757,"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Pr>
          <w:sz w:val="24"/>
          <w:szCs w:val="24"/>
        </w:rPr>
        <w:fldChar w:fldCharType="separate"/>
      </w:r>
      <w:r w:rsidRPr="007F4CB9">
        <w:rPr>
          <w:sz w:val="24"/>
        </w:rPr>
        <w:t xml:space="preserve">Evans et al., </w:t>
      </w:r>
      <w:r>
        <w:rPr>
          <w:sz w:val="24"/>
        </w:rPr>
        <w:t>(</w:t>
      </w:r>
      <w:r w:rsidRPr="007F4CB9">
        <w:rPr>
          <w:sz w:val="24"/>
        </w:rPr>
        <w:t>2012)</w:t>
      </w:r>
      <w:r>
        <w:rPr>
          <w:sz w:val="24"/>
          <w:szCs w:val="24"/>
        </w:rPr>
        <w:fldChar w:fldCharType="end"/>
      </w:r>
      <w:r w:rsidRPr="00B55F11">
        <w:rPr>
          <w:sz w:val="24"/>
          <w:szCs w:val="24"/>
        </w:rPr>
        <w:t xml:space="preserve">, RRID:SCR_002823; </w:t>
      </w:r>
      <w:proofErr w:type="spellStart"/>
      <w:r w:rsidRPr="00B55F11">
        <w:rPr>
          <w:sz w:val="24"/>
          <w:szCs w:val="24"/>
        </w:rPr>
        <w:t>TemplateFlow</w:t>
      </w:r>
      <w:proofErr w:type="spellEnd"/>
      <w:r w:rsidRPr="00B55F11">
        <w:rPr>
          <w:sz w:val="24"/>
          <w:szCs w:val="24"/>
        </w:rPr>
        <w:t xml:space="preserve"> ID: MNI152NLin6Asym].</w:t>
      </w:r>
    </w:p>
    <w:p w14:paraId="715602F2" w14:textId="77777777" w:rsidR="00CE2EB3" w:rsidRPr="00B55F11" w:rsidRDefault="00CE2EB3" w:rsidP="00CE2EB3">
      <w:pPr>
        <w:pStyle w:val="BodyText"/>
        <w:spacing w:line="247" w:lineRule="auto"/>
        <w:rPr>
          <w:sz w:val="24"/>
          <w:szCs w:val="24"/>
        </w:rPr>
      </w:pPr>
    </w:p>
    <w:p w14:paraId="0BBBE009" w14:textId="77777777" w:rsidR="00CE2EB3" w:rsidRPr="007D42F7" w:rsidRDefault="00CE2EB3" w:rsidP="00CE2EB3">
      <w:pPr>
        <w:pStyle w:val="BodyText"/>
        <w:spacing w:line="247" w:lineRule="auto"/>
        <w:rPr>
          <w:sz w:val="24"/>
          <w:szCs w:val="24"/>
          <w:u w:val="single"/>
        </w:rPr>
      </w:pPr>
      <w:r w:rsidRPr="007D42F7">
        <w:rPr>
          <w:sz w:val="24"/>
          <w:szCs w:val="24"/>
          <w:u w:val="single"/>
        </w:rPr>
        <w:t>Functional data preprocessing</w:t>
      </w:r>
    </w:p>
    <w:p w14:paraId="418E7A88" w14:textId="77777777" w:rsidR="00CE2EB3" w:rsidRPr="00B55F11" w:rsidRDefault="00CE2EB3" w:rsidP="00CE2EB3">
      <w:pPr>
        <w:pStyle w:val="BodyText"/>
        <w:spacing w:line="247" w:lineRule="auto"/>
        <w:rPr>
          <w:sz w:val="24"/>
          <w:szCs w:val="24"/>
        </w:rPr>
      </w:pPr>
      <w:r w:rsidRPr="00B55F11">
        <w:rPr>
          <w:sz w:val="24"/>
          <w:szCs w:val="24"/>
        </w:rPr>
        <w:t xml:space="preserve">For each of the resting-state runs found per subject (across all tasks and sessions), the following preprocessing was performed. First, a reference volume and its skull-stripped version were generated from the shortest echo of the BOLD run using a custom methodology of </w:t>
      </w:r>
      <w:proofErr w:type="spellStart"/>
      <w:r w:rsidRPr="00B55F11">
        <w:rPr>
          <w:sz w:val="24"/>
          <w:szCs w:val="24"/>
        </w:rPr>
        <w:t>fMRIPrep</w:t>
      </w:r>
      <w:proofErr w:type="spellEnd"/>
      <w:r w:rsidRPr="00B55F11">
        <w:rPr>
          <w:sz w:val="24"/>
          <w:szCs w:val="24"/>
        </w:rPr>
        <w:t xml:space="preserve">. Head-motion parameters with respect to the BOLD reference (transformation matrices, and six corresponding rotation and translation parameters) are estimated before any spatiotemporal filtering using </w:t>
      </w:r>
      <w:proofErr w:type="spellStart"/>
      <w:r w:rsidRPr="00B55F11">
        <w:rPr>
          <w:sz w:val="24"/>
          <w:szCs w:val="24"/>
        </w:rPr>
        <w:t>mcflirt</w:t>
      </w:r>
      <w:proofErr w:type="spellEnd"/>
      <w:r w:rsidRPr="00B55F11">
        <w:rPr>
          <w:sz w:val="24"/>
          <w:szCs w:val="24"/>
        </w:rPr>
        <w:t xml:space="preserve"> (FSL 6.0.5.1:57b01774, </w:t>
      </w:r>
      <w:r>
        <w:rPr>
          <w:sz w:val="24"/>
          <w:szCs w:val="24"/>
        </w:rPr>
        <w:fldChar w:fldCharType="begin"/>
      </w:r>
      <w:r>
        <w:rPr>
          <w:sz w:val="24"/>
          <w:szCs w:val="24"/>
        </w:rPr>
        <w:instrText xml:space="preserve"> ADDIN ZOTERO_ITEM CSL_CITATION {"citationID":"CEheTroN","properties":{"formattedCitation":"(Jenkinson et al., 2002)","plainCitation":"(Jenkinson et al., 2002)","dontUpdate":true,"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B21E7E">
        <w:rPr>
          <w:sz w:val="24"/>
        </w:rPr>
        <w:t>Jenkinson et al., 2002)</w:t>
      </w:r>
      <w:r>
        <w:rPr>
          <w:sz w:val="24"/>
          <w:szCs w:val="24"/>
        </w:rPr>
        <w:fldChar w:fldCharType="end"/>
      </w:r>
      <w:r w:rsidRPr="00B55F11">
        <w:rPr>
          <w:sz w:val="24"/>
          <w:szCs w:val="24"/>
        </w:rPr>
        <w:t xml:space="preserve">. The estimated </w:t>
      </w:r>
      <w:proofErr w:type="spellStart"/>
      <w:r w:rsidRPr="00B55F11">
        <w:rPr>
          <w:sz w:val="24"/>
          <w:szCs w:val="24"/>
        </w:rPr>
        <w:t>fieldmap</w:t>
      </w:r>
      <w:proofErr w:type="spellEnd"/>
      <w:r w:rsidRPr="00B55F11">
        <w:rPr>
          <w:sz w:val="24"/>
          <w:szCs w:val="24"/>
        </w:rPr>
        <w:t xml:space="preserve"> was then aligned with rigid-registration to the target EPI (echo-planar imaging) reference run. The field coefficients were mapped on to the reference EPI using the transform. BOLD runs were slice-time corrected to 1.21s (0.5 of slice acquisition range 0s-2.42s) using 3dTshift from AFNI </w:t>
      </w:r>
      <w:r>
        <w:rPr>
          <w:sz w:val="24"/>
          <w:szCs w:val="24"/>
        </w:rPr>
        <w:fldChar w:fldCharType="begin"/>
      </w:r>
      <w:r>
        <w:rPr>
          <w:sz w:val="24"/>
          <w:szCs w:val="24"/>
        </w:rPr>
        <w:instrText xml:space="preserve"> ADDIN ZOTERO_ITEM CSL_CITATION {"citationID":"xJItQ4sy","properties":{"formattedCitation":"(Cox &amp; Hyde, 1997)","plainCitation":"(Cox &amp; Hyde, 1997)","dontUpdate":true,"noteIndex":0},"citationItems":[{"id":4780,"uris":["http://zotero.org/users/5958044/items/XQAJXH3J"],"itemData":{"id":4780,"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Pr>
          <w:sz w:val="24"/>
          <w:szCs w:val="24"/>
        </w:rPr>
        <w:fldChar w:fldCharType="separate"/>
      </w:r>
      <w:r w:rsidRPr="00273D84">
        <w:rPr>
          <w:sz w:val="24"/>
        </w:rPr>
        <w:t>(Cox &amp; Hyde, 1997</w:t>
      </w:r>
      <w:r>
        <w:rPr>
          <w:sz w:val="24"/>
          <w:szCs w:val="24"/>
        </w:rPr>
        <w:fldChar w:fldCharType="end"/>
      </w:r>
      <w:r w:rsidRPr="00B55F11">
        <w:rPr>
          <w:sz w:val="24"/>
          <w:szCs w:val="24"/>
        </w:rPr>
        <w:t>, RRID:SCR_005927). A T2</w:t>
      </w:r>
      <w:r w:rsidRPr="00B55F11">
        <w:rPr>
          <w:rFonts w:ascii="Segoe UI Symbol" w:hAnsi="Segoe UI Symbol" w:cs="Segoe UI Symbol"/>
          <w:sz w:val="24"/>
          <w:szCs w:val="24"/>
        </w:rPr>
        <w:t>★</w:t>
      </w:r>
      <w:r w:rsidRPr="00B55F11">
        <w:rPr>
          <w:sz w:val="24"/>
          <w:szCs w:val="24"/>
        </w:rPr>
        <w:t xml:space="preserve"> map was estimated from the preprocessed EPI echoes, by voxel-wise fitting the maximal number of echoes with reliable signal in that voxel to a </w:t>
      </w:r>
      <w:proofErr w:type="spellStart"/>
      <w:r w:rsidRPr="00B55F11">
        <w:rPr>
          <w:sz w:val="24"/>
          <w:szCs w:val="24"/>
        </w:rPr>
        <w:t>monoexponential</w:t>
      </w:r>
      <w:proofErr w:type="spellEnd"/>
      <w:r w:rsidRPr="00B55F11">
        <w:rPr>
          <w:sz w:val="24"/>
          <w:szCs w:val="24"/>
        </w:rPr>
        <w:t xml:space="preserve"> signal decay model with nonlinear regression. The T2</w:t>
      </w:r>
      <w:r w:rsidRPr="00B55F11">
        <w:rPr>
          <w:rFonts w:ascii="Segoe UI Symbol" w:hAnsi="Segoe UI Symbol" w:cs="Segoe UI Symbol"/>
          <w:sz w:val="24"/>
          <w:szCs w:val="24"/>
        </w:rPr>
        <w:t>★</w:t>
      </w:r>
      <w:r w:rsidRPr="00B55F11">
        <w:rPr>
          <w:sz w:val="24"/>
          <w:szCs w:val="24"/>
        </w:rPr>
        <w:t>/S0 estimates from a log-linear regression fit were used for initial values. The calculated T2</w:t>
      </w:r>
      <w:r w:rsidRPr="00B55F11">
        <w:rPr>
          <w:rFonts w:ascii="Segoe UI Symbol" w:hAnsi="Segoe UI Symbol" w:cs="Segoe UI Symbol"/>
          <w:sz w:val="24"/>
          <w:szCs w:val="24"/>
        </w:rPr>
        <w:t>★</w:t>
      </w:r>
      <w:r w:rsidRPr="00B55F11">
        <w:rPr>
          <w:sz w:val="24"/>
          <w:szCs w:val="24"/>
        </w:rPr>
        <w:t xml:space="preserve"> map was then used to optimally combine preprocessed BOLD across echoes following the </w:t>
      </w:r>
      <w:r w:rsidRPr="00B55F11">
        <w:rPr>
          <w:sz w:val="24"/>
          <w:szCs w:val="24"/>
        </w:rPr>
        <w:lastRenderedPageBreak/>
        <w:t xml:space="preserve">method described in </w:t>
      </w:r>
      <w:r>
        <w:rPr>
          <w:sz w:val="24"/>
          <w:szCs w:val="24"/>
        </w:rPr>
        <w:fldChar w:fldCharType="begin"/>
      </w:r>
      <w:r>
        <w:rPr>
          <w:sz w:val="24"/>
          <w:szCs w:val="24"/>
        </w:rPr>
        <w:instrText xml:space="preserve"> ADDIN ZOTERO_ITEM CSL_CITATION {"citationID":"NgNvl0b8","properties":{"formattedCitation":"(Posse et al., 1999)","plainCitation":"(Posse et al., 1999)","noteIndex":0},"citationItems":[{"id":4768,"uris":["http://zotero.org/users/5958044/items/ZSLBHP8V"],"itemData":{"id":4768,"type":"article-journal","container-title":"Magnetic Resonance in Medicine","DOI":"10.1002/(SICI)1522-2594(199907)42:1&lt;87::AID-MRM13&gt;3.0.CO;2-O","ISSN":"0740-3194, 1522-2594","issue":"1","journalAbbreviation":"Magn. Reson. Med.","language":"en","page":"87-97","source":"DOI.org (Crossref)","title":"Enhancement of BOLD-contrast sensitivity by single-shot multi-echo functional MR imaging","volume":"42","author":[{"family":"Posse","given":"Stefan"},{"family":"Wiese","given":"Stefan"},{"family":"Gembris","given":"Daniel"},{"family":"Mathiak","given":"Klaus"},{"family":"Kessler","given":"Christoph"},{"family":"Grosse-Ruyken","given":"Maria-Liisa"},{"family":"Elghahwagi","given":"Barbara"},{"family":"Richards","given":"Todd"},{"family":"Dager","given":"Stephen R."},{"family":"Kiselev","given":"Valerij G."}],"issued":{"date-parts":[["1999",7]]}}}],"schema":"https://github.com/citation-style-language/schema/raw/master/csl-citation.json"} </w:instrText>
      </w:r>
      <w:r>
        <w:rPr>
          <w:sz w:val="24"/>
          <w:szCs w:val="24"/>
        </w:rPr>
        <w:fldChar w:fldCharType="separate"/>
      </w:r>
      <w:r w:rsidRPr="00DB2B51">
        <w:rPr>
          <w:sz w:val="24"/>
        </w:rPr>
        <w:t>(Posse et al., 1999)</w:t>
      </w:r>
      <w:r>
        <w:rPr>
          <w:sz w:val="24"/>
          <w:szCs w:val="24"/>
        </w:rPr>
        <w:fldChar w:fldCharType="end"/>
      </w:r>
      <w:r>
        <w:rPr>
          <w:sz w:val="24"/>
          <w:szCs w:val="24"/>
        </w:rPr>
        <w:t xml:space="preserve">. </w:t>
      </w:r>
      <w:r w:rsidRPr="00B55F11">
        <w:rPr>
          <w:sz w:val="24"/>
          <w:szCs w:val="24"/>
        </w:rPr>
        <w:t xml:space="preserve">The optimally combined time series was carried forward as the preprocessed BOLD. The BOLD reference was then co-registered to the T1w reference using </w:t>
      </w:r>
      <w:proofErr w:type="spellStart"/>
      <w:r w:rsidRPr="00B55F11">
        <w:rPr>
          <w:sz w:val="24"/>
          <w:szCs w:val="24"/>
        </w:rPr>
        <w:t>bbregister</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which implements boundary-based registration </w:t>
      </w:r>
      <w:r>
        <w:rPr>
          <w:sz w:val="24"/>
          <w:szCs w:val="24"/>
        </w:rPr>
        <w:fldChar w:fldCharType="begin"/>
      </w:r>
      <w:r>
        <w:rPr>
          <w:sz w:val="24"/>
          <w:szCs w:val="24"/>
        </w:rPr>
        <w:instrText xml:space="preserve"> ADDIN ZOTERO_ITEM CSL_CITATION {"citationID":"O4P1Gp8U","properties":{"formattedCitation":"(Greve &amp; Fischl, 2009)","plainCitation":"(Greve &amp; Fischl, 2009)","noteIndex":0},"citationItems":[{"id":4762,"uris":["http://zotero.org/users/5958044/items/YYXW2S59"],"itemData":{"id":4762,"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Pr>
          <w:sz w:val="24"/>
          <w:szCs w:val="24"/>
        </w:rPr>
        <w:fldChar w:fldCharType="separate"/>
      </w:r>
      <w:r w:rsidRPr="00780175">
        <w:rPr>
          <w:sz w:val="24"/>
        </w:rPr>
        <w:t>(Greve &amp; Fischl, 2009)</w:t>
      </w:r>
      <w:r>
        <w:rPr>
          <w:sz w:val="24"/>
          <w:szCs w:val="24"/>
        </w:rPr>
        <w:fldChar w:fldCharType="end"/>
      </w:r>
      <w:r w:rsidRPr="00B55F11">
        <w:rPr>
          <w:sz w:val="24"/>
          <w:szCs w:val="24"/>
        </w:rPr>
        <w:t xml:space="preserve">. Co-registration was configured with six degrees of freedom.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Several confounding time-series were calculated based on the preprocessed BOLD: framewise displacement (FD), DVARS and three region-wise global signals. FD was computed using two formulations following Power (absolute sum of relative motions, Power et al. (2014)) and Jenkinson (relative root mean square displacement between </w:t>
      </w:r>
      <w:proofErr w:type="spellStart"/>
      <w:r w:rsidRPr="00B55F11">
        <w:rPr>
          <w:sz w:val="24"/>
          <w:szCs w:val="24"/>
        </w:rPr>
        <w:t>affines</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tQhgJyAV","properties":{"formattedCitation":"(Jenkinson et al., 2002)","plainCitation":"(Jenkinson et al., 2002)","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780175">
        <w:rPr>
          <w:sz w:val="24"/>
        </w:rPr>
        <w:t>(Jenkinson et al., 2002)</w:t>
      </w:r>
      <w:r>
        <w:rPr>
          <w:sz w:val="24"/>
          <w:szCs w:val="24"/>
        </w:rPr>
        <w:fldChar w:fldCharType="end"/>
      </w:r>
      <w:r w:rsidRPr="00B55F11">
        <w:rPr>
          <w:sz w:val="24"/>
          <w:szCs w:val="24"/>
        </w:rPr>
        <w:t xml:space="preserve">. FD and DVARS are calculated for each functional run, both using their implementations in </w:t>
      </w:r>
      <w:proofErr w:type="spellStart"/>
      <w:r w:rsidRPr="00B55F11">
        <w:rPr>
          <w:sz w:val="24"/>
          <w:szCs w:val="24"/>
        </w:rPr>
        <w:t>Nipype</w:t>
      </w:r>
      <w:proofErr w:type="spellEnd"/>
      <w:r w:rsidRPr="00B55F11">
        <w:rPr>
          <w:sz w:val="24"/>
          <w:szCs w:val="24"/>
        </w:rPr>
        <w:t xml:space="preserve"> (following the definitions by </w:t>
      </w:r>
      <w:r>
        <w:rPr>
          <w:sz w:val="24"/>
          <w:szCs w:val="24"/>
        </w:rPr>
        <w:fldChar w:fldCharType="begin"/>
      </w:r>
      <w:r>
        <w:rPr>
          <w:sz w:val="24"/>
          <w:szCs w:val="24"/>
        </w:rPr>
        <w:instrText xml:space="preserve"> ADDIN ZOTERO_ITEM CSL_CITATION {"citationID":"lrxWYYdl","properties":{"formattedCitation":"(Power et al., 2014)","plainCitation":"(Power et al., 2014)","dontUpdate":true,"noteIndex":0},"citationItems":[{"id":4770,"uris":["http://zotero.org/users/5958044/items/TYYFH3BW"],"itemData":{"id":4770,"type":"article-journal","container-title":"NeuroImage","DOI":"10.1016/j.neuroimage.2013.08.048","ISSN":"10538119","journalAbbreviation":"NeuroImage","language":"en","page":"320-341","source":"DOI.org (Crossref)","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Pr>
          <w:sz w:val="24"/>
          <w:szCs w:val="24"/>
        </w:rPr>
        <w:fldChar w:fldCharType="separate"/>
      </w:r>
      <w:r w:rsidRPr="00005506">
        <w:rPr>
          <w:sz w:val="24"/>
        </w:rPr>
        <w:t>Power et al., 2014</w:t>
      </w:r>
      <w:r>
        <w:rPr>
          <w:sz w:val="24"/>
          <w:szCs w:val="24"/>
        </w:rPr>
        <w:fldChar w:fldCharType="end"/>
      </w:r>
      <w:r w:rsidRPr="00B55F11">
        <w:rPr>
          <w:sz w:val="24"/>
          <w:szCs w:val="24"/>
        </w:rPr>
        <w:t xml:space="preserve">). Frames that exceeded a threshold of 0.5 mm FD as well as following frames were annotated as motion outliers and censored in all analyses. Additionally, frames in which more than 10% of voxels were temporal outliers were censored in all analyses. The BOLD time-series were resampled into standard space, generating a preprocessed BOLD run in MNI152NLin2009cAsym space.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All </w:t>
      </w:r>
      <w:proofErr w:type="spellStart"/>
      <w:r w:rsidRPr="00B55F11">
        <w:rPr>
          <w:sz w:val="24"/>
          <w:szCs w:val="24"/>
        </w:rPr>
        <w:t>resamplings</w:t>
      </w:r>
      <w:proofErr w:type="spellEnd"/>
      <w:r w:rsidRPr="00B55F11">
        <w:rPr>
          <w:sz w:val="24"/>
          <w:szCs w:val="24"/>
        </w:rPr>
        <w:t xml:space="preserve"> can be performed with a single interpolation step by composing all the pertinent transformations (</w:t>
      </w:r>
      <w:proofErr w:type="gramStart"/>
      <w:r w:rsidRPr="00B55F11">
        <w:rPr>
          <w:sz w:val="24"/>
          <w:szCs w:val="24"/>
        </w:rPr>
        <w:t>i.e.</w:t>
      </w:r>
      <w:proofErr w:type="gramEnd"/>
      <w:r w:rsidRPr="00B55F11">
        <w:rPr>
          <w:sz w:val="24"/>
          <w:szCs w:val="24"/>
        </w:rPr>
        <w:t xml:space="preserve"> head-motion transform matrices, susceptibility distortion correction when available, and co-registrations to anatomical and output spaces). Gridded (volumetric) </w:t>
      </w:r>
      <w:proofErr w:type="spellStart"/>
      <w:r w:rsidRPr="00B55F11">
        <w:rPr>
          <w:sz w:val="24"/>
          <w:szCs w:val="24"/>
        </w:rPr>
        <w:t>resamplings</w:t>
      </w:r>
      <w:proofErr w:type="spellEnd"/>
      <w:r w:rsidRPr="00B55F11">
        <w:rPr>
          <w:sz w:val="24"/>
          <w:szCs w:val="24"/>
        </w:rPr>
        <w:t xml:space="preserve"> were performed using </w:t>
      </w:r>
      <w:proofErr w:type="spellStart"/>
      <w:r w:rsidRPr="00B55F11">
        <w:rPr>
          <w:sz w:val="24"/>
          <w:szCs w:val="24"/>
        </w:rPr>
        <w:t>antsApplyTransforms</w:t>
      </w:r>
      <w:proofErr w:type="spellEnd"/>
      <w:r w:rsidRPr="00B55F11">
        <w:rPr>
          <w:sz w:val="24"/>
          <w:szCs w:val="24"/>
        </w:rPr>
        <w:t xml:space="preserve"> (ANTs), configured with </w:t>
      </w:r>
      <w:proofErr w:type="spellStart"/>
      <w:r w:rsidRPr="00B55F11">
        <w:rPr>
          <w:sz w:val="24"/>
          <w:szCs w:val="24"/>
        </w:rPr>
        <w:t>Lanczos</w:t>
      </w:r>
      <w:proofErr w:type="spellEnd"/>
      <w:r w:rsidRPr="00B55F11">
        <w:rPr>
          <w:sz w:val="24"/>
          <w:szCs w:val="24"/>
        </w:rPr>
        <w:t xml:space="preserve"> interpolation to minimize the smoothing effects of other kernels </w:t>
      </w:r>
      <w:r>
        <w:rPr>
          <w:sz w:val="24"/>
          <w:szCs w:val="24"/>
        </w:rPr>
        <w:fldChar w:fldCharType="begin"/>
      </w:r>
      <w:r>
        <w:rPr>
          <w:sz w:val="24"/>
          <w:szCs w:val="24"/>
        </w:rPr>
        <w:instrText xml:space="preserve"> ADDIN ZOTERO_ITEM CSL_CITATION {"citationID":"I9pABmnC","properties":{"formattedCitation":"(Lanczos, 1964)","plainCitation":"(Lanczos, 1964)","noteIndex":0},"citationItems":[{"id":4767,"uris":["http://zotero.org/users/5958044/items/84IDUQZQ"],"itemData":{"id":4767,"type":"article-journal","container-title":"Journal of the Society for Industrial and Applied Mathematics Series B Numerical Analysis","DOI":"10.1137/0701007","ISSN":"0887-459X","issue":"1","journalAbbreviation":"Journal of the Society for Industrial and Applied Mathematics Series B Numerical Analysis","language":"en","page":"76-85","source":"DOI.org (Crossref)","title":"Evaluation of Noisy Data","volume":"1","author":[{"family":"Lanczos","given":"C."}],"issued":{"date-parts":[["1964",1]]}}}],"schema":"https://github.com/citation-style-language/schema/raw/master/csl-citation.json"} </w:instrText>
      </w:r>
      <w:r>
        <w:rPr>
          <w:sz w:val="24"/>
          <w:szCs w:val="24"/>
        </w:rPr>
        <w:fldChar w:fldCharType="separate"/>
      </w:r>
      <w:r w:rsidRPr="00F157FE">
        <w:rPr>
          <w:sz w:val="24"/>
        </w:rPr>
        <w:t>(Lanczos, 1964)</w:t>
      </w:r>
      <w:r>
        <w:rPr>
          <w:sz w:val="24"/>
          <w:szCs w:val="24"/>
        </w:rPr>
        <w:fldChar w:fldCharType="end"/>
      </w:r>
      <w:r w:rsidRPr="00B55F11">
        <w:rPr>
          <w:sz w:val="24"/>
          <w:szCs w:val="24"/>
        </w:rPr>
        <w:t xml:space="preserve">. </w:t>
      </w:r>
    </w:p>
    <w:p w14:paraId="11FF9544" w14:textId="77777777" w:rsidR="00CE2EB3" w:rsidRDefault="00CE2EB3" w:rsidP="00CE2EB3">
      <w:pPr>
        <w:pStyle w:val="BodyText"/>
        <w:spacing w:line="247" w:lineRule="auto"/>
        <w:rPr>
          <w:sz w:val="24"/>
          <w:szCs w:val="24"/>
        </w:rPr>
      </w:pPr>
      <w:r w:rsidRPr="00B55F11">
        <w:rPr>
          <w:sz w:val="24"/>
          <w:szCs w:val="24"/>
        </w:rPr>
        <w:t xml:space="preserve">Many internal operations of </w:t>
      </w:r>
      <w:proofErr w:type="spellStart"/>
      <w:r w:rsidRPr="00B55F11">
        <w:rPr>
          <w:sz w:val="24"/>
          <w:szCs w:val="24"/>
        </w:rPr>
        <w:t>fMRIPrep</w:t>
      </w:r>
      <w:proofErr w:type="spellEnd"/>
      <w:r w:rsidRPr="00B55F11">
        <w:rPr>
          <w:sz w:val="24"/>
          <w:szCs w:val="24"/>
        </w:rPr>
        <w:t xml:space="preserve"> use </w:t>
      </w:r>
      <w:proofErr w:type="spellStart"/>
      <w:r w:rsidRPr="00B55F11">
        <w:rPr>
          <w:sz w:val="24"/>
          <w:szCs w:val="24"/>
        </w:rPr>
        <w:t>Nilearn</w:t>
      </w:r>
      <w:proofErr w:type="spellEnd"/>
      <w:r w:rsidRPr="00B55F11">
        <w:rPr>
          <w:sz w:val="24"/>
          <w:szCs w:val="24"/>
        </w:rPr>
        <w:t xml:space="preserve"> 0.8.1 </w:t>
      </w:r>
      <w:r>
        <w:rPr>
          <w:sz w:val="24"/>
          <w:szCs w:val="24"/>
        </w:rPr>
        <w:fldChar w:fldCharType="begin"/>
      </w:r>
      <w:r>
        <w:rPr>
          <w:sz w:val="24"/>
          <w:szCs w:val="24"/>
        </w:rPr>
        <w:instrText xml:space="preserve"> ADDIN ZOTERO_ITEM CSL_CITATION {"citationID":"wWFf3ibN","properties":{"formattedCitation":"(Abraham et al., 2014)","plainCitation":"(Abraham et al., 2014)","dontUpdate":true,"noteIndex":0},"citationItems":[{"id":227,"uris":["http://zotero.org/users/5958044/items/WCY38Y9G"],"itemData":{"id":227,"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DOI":"10.3389/fninf.2014.00014","ISSN":"1662-5196","journalAbbreviation":"Front. Neuroinform.","language":"English","note":"publisher: Frontiers","source":"Frontiers","title":"Machine learning for neuroimaging with scikit-learn","URL":"https://www.frontiersin.org/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0",5,2]]},"issued":{"date-parts":[["2014"]]}}}],"schema":"https://github.com/citation-style-language/schema/raw/master/csl-citation.json"} </w:instrText>
      </w:r>
      <w:r>
        <w:rPr>
          <w:sz w:val="24"/>
          <w:szCs w:val="24"/>
        </w:rPr>
        <w:fldChar w:fldCharType="separate"/>
      </w:r>
      <w:r w:rsidRPr="00B25F77">
        <w:rPr>
          <w:sz w:val="24"/>
        </w:rPr>
        <w:t>(Abraham et al., 2014</w:t>
      </w:r>
      <w:r>
        <w:rPr>
          <w:sz w:val="24"/>
          <w:szCs w:val="24"/>
        </w:rPr>
        <w:fldChar w:fldCharType="end"/>
      </w:r>
      <w:r w:rsidRPr="00B55F11">
        <w:rPr>
          <w:sz w:val="24"/>
          <w:szCs w:val="24"/>
        </w:rPr>
        <w:t xml:space="preserve">, RRID:SCR_001362), mostly within the functional processing workflow. For more details of the pipeline, see the section corresponding to workflows in </w:t>
      </w:r>
      <w:proofErr w:type="spellStart"/>
      <w:r w:rsidRPr="00B55F11">
        <w:rPr>
          <w:sz w:val="24"/>
          <w:szCs w:val="24"/>
        </w:rPr>
        <w:t>fMRIPrep’s</w:t>
      </w:r>
      <w:proofErr w:type="spellEnd"/>
      <w:r w:rsidRPr="00B55F11">
        <w:rPr>
          <w:sz w:val="24"/>
          <w:szCs w:val="24"/>
        </w:rPr>
        <w:t xml:space="preserve"> documentation.</w:t>
      </w:r>
    </w:p>
    <w:p w14:paraId="150E0DB9" w14:textId="77777777" w:rsidR="00CE2EB3" w:rsidRPr="00B55F11" w:rsidRDefault="00CE2EB3" w:rsidP="00CE2EB3">
      <w:pPr>
        <w:pStyle w:val="BodyText"/>
        <w:spacing w:line="247" w:lineRule="auto"/>
        <w:rPr>
          <w:sz w:val="24"/>
          <w:szCs w:val="24"/>
        </w:rPr>
      </w:pPr>
    </w:p>
    <w:p w14:paraId="573138A3" w14:textId="77777777" w:rsidR="00CE2EB3" w:rsidRPr="0076207C" w:rsidRDefault="00CE2EB3" w:rsidP="00CE2EB3">
      <w:pPr>
        <w:pStyle w:val="BodyText"/>
        <w:spacing w:line="247" w:lineRule="auto"/>
        <w:rPr>
          <w:sz w:val="24"/>
          <w:szCs w:val="24"/>
          <w:u w:val="single"/>
        </w:rPr>
      </w:pPr>
      <w:r w:rsidRPr="0076207C">
        <w:rPr>
          <w:sz w:val="24"/>
          <w:szCs w:val="24"/>
          <w:u w:val="single"/>
        </w:rPr>
        <w:t>Copyright Waiver</w:t>
      </w:r>
    </w:p>
    <w:p w14:paraId="1656BB88" w14:textId="77777777" w:rsidR="00CE2EB3" w:rsidRPr="001F45E9" w:rsidRDefault="00CE2EB3" w:rsidP="00CE2EB3">
      <w:pPr>
        <w:pStyle w:val="BodyText"/>
        <w:spacing w:line="247" w:lineRule="auto"/>
        <w:rPr>
          <w:sz w:val="24"/>
          <w:szCs w:val="24"/>
        </w:rPr>
      </w:pPr>
      <w:r w:rsidRPr="00B55F11">
        <w:rPr>
          <w:sz w:val="24"/>
          <w:szCs w:val="24"/>
        </w:rPr>
        <w:t xml:space="preserve">The above boilerplate text was automatically generated by </w:t>
      </w:r>
      <w:proofErr w:type="spellStart"/>
      <w:r w:rsidRPr="00B55F11">
        <w:rPr>
          <w:sz w:val="24"/>
          <w:szCs w:val="24"/>
        </w:rPr>
        <w:t>fMRIPrep</w:t>
      </w:r>
      <w:proofErr w:type="spellEnd"/>
      <w:r w:rsidRPr="00B55F11">
        <w:rPr>
          <w:sz w:val="24"/>
          <w:szCs w:val="24"/>
        </w:rPr>
        <w:t xml:space="preserve"> with the express intention that users should copy and paste this text into their manuscripts unchanged. It is released under the CC0 license.</w:t>
      </w:r>
    </w:p>
    <w:p w14:paraId="7E45A7E1" w14:textId="77777777" w:rsidR="00CE2EB3" w:rsidRDefault="00CE2EB3" w:rsidP="001533B8">
      <w:pPr>
        <w:rPr>
          <w:szCs w:val="24"/>
        </w:rPr>
      </w:pPr>
    </w:p>
    <w:p w14:paraId="14378A56" w14:textId="77777777" w:rsidR="00CE2EB3" w:rsidRDefault="00CE2EB3" w:rsidP="001533B8">
      <w:pPr>
        <w:rPr>
          <w:szCs w:val="24"/>
        </w:rPr>
      </w:pPr>
    </w:p>
    <w:p w14:paraId="2F349C14" w14:textId="77777777" w:rsidR="00466F8F" w:rsidRDefault="00466F8F" w:rsidP="001533B8">
      <w:pPr>
        <w:rPr>
          <w:szCs w:val="24"/>
        </w:rPr>
      </w:pPr>
    </w:p>
    <w:p w14:paraId="301746FE" w14:textId="155AB6F1" w:rsidR="00466F8F" w:rsidRDefault="00466F8F" w:rsidP="001533B8">
      <w:pPr>
        <w:rPr>
          <w:szCs w:val="24"/>
        </w:rPr>
      </w:pPr>
    </w:p>
    <w:p w14:paraId="3371828A" w14:textId="16F69F3B" w:rsidR="00466F8F" w:rsidRDefault="00466F8F" w:rsidP="001533B8">
      <w:pPr>
        <w:rPr>
          <w:szCs w:val="24"/>
        </w:rPr>
      </w:pPr>
    </w:p>
    <w:p w14:paraId="302FA25C" w14:textId="10C085C6" w:rsidR="00466F8F" w:rsidRDefault="00466F8F" w:rsidP="001533B8">
      <w:pPr>
        <w:rPr>
          <w:szCs w:val="24"/>
        </w:rPr>
      </w:pPr>
    </w:p>
    <w:p w14:paraId="55F06C51" w14:textId="03783C44" w:rsidR="00466F8F" w:rsidRPr="00466F8F" w:rsidRDefault="00466F8F" w:rsidP="00466F8F">
      <w:pPr>
        <w:rPr>
          <w:szCs w:val="24"/>
        </w:rPr>
      </w:pPr>
    </w:p>
    <w:p w14:paraId="36ACB234" w14:textId="1A3D42E5" w:rsidR="00466F8F" w:rsidRPr="00466F8F" w:rsidRDefault="00466F8F" w:rsidP="00466F8F">
      <w:pPr>
        <w:rPr>
          <w:szCs w:val="24"/>
        </w:rPr>
      </w:pPr>
    </w:p>
    <w:p w14:paraId="3B3C020A" w14:textId="082711FA" w:rsidR="00466F8F" w:rsidRPr="00466F8F" w:rsidRDefault="00466F8F" w:rsidP="00466F8F">
      <w:pPr>
        <w:rPr>
          <w:szCs w:val="24"/>
        </w:rPr>
      </w:pPr>
    </w:p>
    <w:p w14:paraId="5DE95D37" w14:textId="5CA9E610" w:rsidR="00466F8F" w:rsidRPr="00466F8F" w:rsidRDefault="00466F8F" w:rsidP="00466F8F">
      <w:pPr>
        <w:rPr>
          <w:szCs w:val="24"/>
        </w:rPr>
      </w:pPr>
    </w:p>
    <w:p w14:paraId="7CEBE0E8" w14:textId="0020101B" w:rsidR="00466F8F" w:rsidRPr="00466F8F" w:rsidRDefault="00466F8F" w:rsidP="00466F8F">
      <w:pPr>
        <w:rPr>
          <w:szCs w:val="24"/>
        </w:rPr>
      </w:pPr>
    </w:p>
    <w:p w14:paraId="69169DF8" w14:textId="23B71BD9" w:rsidR="00466F8F" w:rsidRPr="00466F8F" w:rsidRDefault="00466F8F" w:rsidP="00466F8F">
      <w:pPr>
        <w:rPr>
          <w:szCs w:val="24"/>
        </w:rPr>
      </w:pPr>
    </w:p>
    <w:p w14:paraId="42B41326" w14:textId="114F5EF1" w:rsidR="00466F8F" w:rsidRPr="00466F8F" w:rsidRDefault="00466F8F" w:rsidP="00466F8F">
      <w:pPr>
        <w:rPr>
          <w:szCs w:val="24"/>
        </w:rPr>
      </w:pPr>
    </w:p>
    <w:p w14:paraId="2CF9F7A1" w14:textId="0C9D982F" w:rsidR="00466F8F" w:rsidRPr="00466F8F" w:rsidRDefault="00466F8F" w:rsidP="00466F8F">
      <w:pPr>
        <w:rPr>
          <w:szCs w:val="24"/>
        </w:rPr>
      </w:pPr>
    </w:p>
    <w:p w14:paraId="14E3FB80" w14:textId="0934085D" w:rsidR="00466F8F" w:rsidRPr="00466F8F" w:rsidRDefault="00466F8F" w:rsidP="00466F8F">
      <w:pPr>
        <w:rPr>
          <w:szCs w:val="24"/>
        </w:rPr>
      </w:pPr>
    </w:p>
    <w:p w14:paraId="2C31875E" w14:textId="0322E1BE" w:rsidR="00466F8F" w:rsidRPr="00466F8F" w:rsidRDefault="00466F8F" w:rsidP="00466F8F">
      <w:pPr>
        <w:rPr>
          <w:szCs w:val="24"/>
        </w:rPr>
      </w:pPr>
    </w:p>
    <w:p w14:paraId="6C3AD92A" w14:textId="28AA015E" w:rsidR="00466F8F" w:rsidRPr="00466F8F" w:rsidRDefault="00466F8F" w:rsidP="00466F8F">
      <w:pPr>
        <w:rPr>
          <w:szCs w:val="24"/>
        </w:rPr>
      </w:pPr>
    </w:p>
    <w:p w14:paraId="2EC9C17E" w14:textId="2DAFA2DA" w:rsidR="00D525EB" w:rsidRDefault="00D525EB">
      <w:pPr>
        <w:rPr>
          <w:szCs w:val="24"/>
        </w:rPr>
      </w:pPr>
      <w:r>
        <w:rPr>
          <w:szCs w:val="24"/>
        </w:rPr>
        <w:lastRenderedPageBreak/>
        <w:t>Supplemental Table 1: Study Participants</w:t>
      </w:r>
    </w:p>
    <w:p w14:paraId="46075F7C" w14:textId="77777777" w:rsidR="009D7575" w:rsidRDefault="009D7575">
      <w:pPr>
        <w:rPr>
          <w:szCs w:val="24"/>
        </w:rPr>
      </w:pPr>
    </w:p>
    <w:tbl>
      <w:tblPr>
        <w:tblStyle w:val="PlainTable2"/>
        <w:tblW w:w="9482" w:type="dxa"/>
        <w:tblLook w:val="04A0" w:firstRow="1" w:lastRow="0" w:firstColumn="1" w:lastColumn="0" w:noHBand="0" w:noVBand="1"/>
      </w:tblPr>
      <w:tblGrid>
        <w:gridCol w:w="4538"/>
        <w:gridCol w:w="1661"/>
        <w:gridCol w:w="1661"/>
        <w:gridCol w:w="1622"/>
      </w:tblGrid>
      <w:tr w:rsidR="009D7575" w14:paraId="61232318" w14:textId="77777777" w:rsidTr="00EC5A03">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double" w:sz="4" w:space="0" w:color="auto"/>
              <w:bottom w:val="single" w:sz="4" w:space="0" w:color="auto"/>
              <w:right w:val="single" w:sz="4" w:space="0" w:color="auto"/>
            </w:tcBorders>
            <w:vAlign w:val="center"/>
          </w:tcPr>
          <w:p w14:paraId="69E59E65" w14:textId="77777777" w:rsidR="009D7575" w:rsidRPr="00D21918" w:rsidRDefault="009D7575" w:rsidP="00065B3E">
            <w:pPr>
              <w:jc w:val="center"/>
              <w:rPr>
                <w:i/>
                <w:iCs/>
              </w:rPr>
            </w:pPr>
            <w:r w:rsidRPr="00D21918">
              <w:rPr>
                <w:i/>
                <w:iCs/>
              </w:rPr>
              <w:t>Scan Interval</w:t>
            </w:r>
          </w:p>
        </w:tc>
        <w:tc>
          <w:tcPr>
            <w:tcW w:w="3322" w:type="dxa"/>
            <w:gridSpan w:val="2"/>
            <w:tcBorders>
              <w:top w:val="double" w:sz="4" w:space="0" w:color="auto"/>
              <w:left w:val="single" w:sz="4" w:space="0" w:color="auto"/>
              <w:bottom w:val="single" w:sz="4" w:space="0" w:color="auto"/>
              <w:right w:val="single" w:sz="4" w:space="0" w:color="auto"/>
            </w:tcBorders>
            <w:vAlign w:val="center"/>
          </w:tcPr>
          <w:p w14:paraId="28FA6707"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12 Months</w:t>
            </w:r>
          </w:p>
        </w:tc>
        <w:tc>
          <w:tcPr>
            <w:tcW w:w="1622" w:type="dxa"/>
            <w:tcBorders>
              <w:top w:val="double" w:sz="4" w:space="0" w:color="auto"/>
              <w:left w:val="single" w:sz="4" w:space="0" w:color="auto"/>
              <w:bottom w:val="single" w:sz="4" w:space="0" w:color="auto"/>
            </w:tcBorders>
            <w:vAlign w:val="center"/>
          </w:tcPr>
          <w:p w14:paraId="294F4552"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4 Months</w:t>
            </w:r>
          </w:p>
        </w:tc>
      </w:tr>
      <w:tr w:rsidR="009D7575" w14:paraId="1E8EC1F3" w14:textId="77777777" w:rsidTr="00EC5A03">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single" w:sz="4" w:space="0" w:color="auto"/>
            </w:tcBorders>
            <w:vAlign w:val="center"/>
          </w:tcPr>
          <w:p w14:paraId="1C06346D" w14:textId="77777777" w:rsidR="009D7575" w:rsidRPr="00D21918" w:rsidRDefault="009D7575" w:rsidP="00065B3E">
            <w:pPr>
              <w:jc w:val="center"/>
              <w:rPr>
                <w:i/>
                <w:iCs/>
              </w:rPr>
            </w:pPr>
            <w:r w:rsidRPr="00D21918">
              <w:rPr>
                <w:i/>
                <w:iCs/>
              </w:rPr>
              <w:t>Condition</w:t>
            </w:r>
          </w:p>
        </w:tc>
        <w:tc>
          <w:tcPr>
            <w:tcW w:w="1661" w:type="dxa"/>
            <w:tcBorders>
              <w:top w:val="single" w:sz="4" w:space="0" w:color="auto"/>
              <w:bottom w:val="single" w:sz="4" w:space="0" w:color="auto"/>
            </w:tcBorders>
            <w:vAlign w:val="center"/>
          </w:tcPr>
          <w:p w14:paraId="3515F1DF"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c>
          <w:tcPr>
            <w:tcW w:w="1661" w:type="dxa"/>
            <w:tcBorders>
              <w:top w:val="single" w:sz="4" w:space="0" w:color="auto"/>
              <w:bottom w:val="single" w:sz="4" w:space="0" w:color="auto"/>
            </w:tcBorders>
            <w:vAlign w:val="center"/>
          </w:tcPr>
          <w:p w14:paraId="25ECBB4D"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Healthy</w:t>
            </w:r>
          </w:p>
        </w:tc>
        <w:tc>
          <w:tcPr>
            <w:tcW w:w="1622" w:type="dxa"/>
            <w:tcBorders>
              <w:top w:val="single" w:sz="4" w:space="0" w:color="auto"/>
              <w:bottom w:val="single" w:sz="4" w:space="0" w:color="auto"/>
            </w:tcBorders>
            <w:vAlign w:val="center"/>
          </w:tcPr>
          <w:p w14:paraId="05DA30CC"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r>
      <w:tr w:rsidR="009D7575" w14:paraId="20B1587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nil"/>
            </w:tcBorders>
            <w:vAlign w:val="center"/>
          </w:tcPr>
          <w:p w14:paraId="65B357D3" w14:textId="77777777" w:rsidR="009D7575" w:rsidRPr="001E5B93" w:rsidRDefault="009D7575" w:rsidP="00C65C06">
            <w:pPr>
              <w:jc w:val="center"/>
              <w:rPr>
                <w:b w:val="0"/>
                <w:bCs w:val="0"/>
                <w:i/>
                <w:iCs/>
              </w:rPr>
            </w:pPr>
            <w:r w:rsidRPr="001E5B93">
              <w:rPr>
                <w:b w:val="0"/>
                <w:bCs w:val="0"/>
                <w:i/>
                <w:iCs/>
              </w:rPr>
              <w:t>Sample size</w:t>
            </w:r>
          </w:p>
        </w:tc>
        <w:tc>
          <w:tcPr>
            <w:tcW w:w="1661" w:type="dxa"/>
            <w:tcBorders>
              <w:top w:val="single" w:sz="4" w:space="0" w:color="auto"/>
              <w:bottom w:val="nil"/>
            </w:tcBorders>
            <w:vAlign w:val="center"/>
          </w:tcPr>
          <w:p w14:paraId="2C3D1D9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7</w:t>
            </w:r>
          </w:p>
        </w:tc>
        <w:tc>
          <w:tcPr>
            <w:tcW w:w="1661" w:type="dxa"/>
            <w:tcBorders>
              <w:top w:val="single" w:sz="4" w:space="0" w:color="auto"/>
              <w:bottom w:val="nil"/>
            </w:tcBorders>
            <w:vAlign w:val="center"/>
          </w:tcPr>
          <w:p w14:paraId="3FA5A8FD"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1</w:t>
            </w:r>
          </w:p>
        </w:tc>
        <w:tc>
          <w:tcPr>
            <w:tcW w:w="1622" w:type="dxa"/>
            <w:tcBorders>
              <w:top w:val="single" w:sz="4" w:space="0" w:color="auto"/>
              <w:bottom w:val="nil"/>
            </w:tcBorders>
            <w:vAlign w:val="center"/>
          </w:tcPr>
          <w:p w14:paraId="5150B80B"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80</w:t>
            </w:r>
          </w:p>
        </w:tc>
      </w:tr>
      <w:tr w:rsidR="009D7575" w14:paraId="22412C25"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D556E17" w14:textId="4A54BDDD" w:rsidR="009D7575" w:rsidRPr="001E5B93" w:rsidRDefault="00642D25" w:rsidP="00C65C06">
            <w:pPr>
              <w:jc w:val="center"/>
              <w:rPr>
                <w:b w:val="0"/>
                <w:bCs w:val="0"/>
                <w:i/>
                <w:iCs/>
              </w:rPr>
            </w:pPr>
            <w:r w:rsidRPr="001E5B93">
              <w:rPr>
                <w:b w:val="0"/>
                <w:bCs w:val="0"/>
                <w:i/>
                <w:iCs/>
              </w:rPr>
              <w:t>%</w:t>
            </w:r>
            <w:r w:rsidR="0070060D" w:rsidRPr="001E5B93">
              <w:rPr>
                <w:b w:val="0"/>
                <w:bCs w:val="0"/>
                <w:i/>
                <w:iCs/>
              </w:rPr>
              <w:t xml:space="preserve"> </w:t>
            </w:r>
            <w:r w:rsidRPr="001E5B93">
              <w:rPr>
                <w:b w:val="0"/>
                <w:bCs w:val="0"/>
                <w:i/>
                <w:iCs/>
              </w:rPr>
              <w:t>Female</w:t>
            </w:r>
            <w:r w:rsidR="0070060D" w:rsidRPr="001E5B93">
              <w:rPr>
                <w:b w:val="0"/>
                <w:bCs w:val="0"/>
                <w:i/>
                <w:iCs/>
              </w:rPr>
              <w:t xml:space="preserve"> (natal sex)</w:t>
            </w:r>
          </w:p>
        </w:tc>
        <w:tc>
          <w:tcPr>
            <w:tcW w:w="1661" w:type="dxa"/>
            <w:tcBorders>
              <w:top w:val="nil"/>
              <w:bottom w:val="nil"/>
            </w:tcBorders>
            <w:vAlign w:val="center"/>
          </w:tcPr>
          <w:p w14:paraId="716D329B" w14:textId="1827CF6E" w:rsidR="009D7575" w:rsidRPr="00723844" w:rsidRDefault="00262104" w:rsidP="00C65C06">
            <w:pPr>
              <w:jc w:val="center"/>
              <w:cnfStyle w:val="000000100000" w:firstRow="0" w:lastRow="0" w:firstColumn="0" w:lastColumn="0" w:oddVBand="0" w:evenVBand="0" w:oddHBand="1" w:evenHBand="0" w:firstRowFirstColumn="0" w:firstRowLastColumn="0" w:lastRowFirstColumn="0" w:lastRowLastColumn="0"/>
            </w:pPr>
            <w:r w:rsidRPr="00723844">
              <w:t>77</w:t>
            </w:r>
          </w:p>
        </w:tc>
        <w:tc>
          <w:tcPr>
            <w:tcW w:w="1661" w:type="dxa"/>
            <w:tcBorders>
              <w:top w:val="nil"/>
              <w:bottom w:val="nil"/>
            </w:tcBorders>
            <w:vAlign w:val="center"/>
          </w:tcPr>
          <w:p w14:paraId="053B64BD" w14:textId="10BC0425" w:rsidR="009D7575" w:rsidRPr="00723844" w:rsidRDefault="004A0424" w:rsidP="00C65C06">
            <w:pPr>
              <w:jc w:val="center"/>
              <w:cnfStyle w:val="000000100000" w:firstRow="0" w:lastRow="0" w:firstColumn="0" w:lastColumn="0" w:oddVBand="0" w:evenVBand="0" w:oddHBand="1" w:evenHBand="0" w:firstRowFirstColumn="0" w:firstRowLastColumn="0" w:lastRowFirstColumn="0" w:lastRowLastColumn="0"/>
            </w:pPr>
            <w:r w:rsidRPr="00723844">
              <w:t>65</w:t>
            </w:r>
          </w:p>
        </w:tc>
        <w:tc>
          <w:tcPr>
            <w:tcW w:w="1622" w:type="dxa"/>
            <w:tcBorders>
              <w:top w:val="nil"/>
              <w:bottom w:val="nil"/>
            </w:tcBorders>
            <w:vAlign w:val="center"/>
          </w:tcPr>
          <w:p w14:paraId="52946706" w14:textId="026108E1" w:rsidR="009D7575" w:rsidRPr="00723844" w:rsidRDefault="00C42B8F" w:rsidP="00C65C06">
            <w:pPr>
              <w:jc w:val="center"/>
              <w:cnfStyle w:val="000000100000" w:firstRow="0" w:lastRow="0" w:firstColumn="0" w:lastColumn="0" w:oddVBand="0" w:evenVBand="0" w:oddHBand="1" w:evenHBand="0" w:firstRowFirstColumn="0" w:firstRowLastColumn="0" w:lastRowFirstColumn="0" w:lastRowLastColumn="0"/>
            </w:pPr>
            <w:r w:rsidRPr="00723844">
              <w:t>63</w:t>
            </w:r>
          </w:p>
        </w:tc>
      </w:tr>
      <w:tr w:rsidR="009D7575" w14:paraId="2AB1856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E9A7D61" w14:textId="77777777" w:rsidR="009D7575" w:rsidRPr="001E5B93" w:rsidRDefault="009D7575" w:rsidP="00C65C06">
            <w:pPr>
              <w:jc w:val="center"/>
              <w:rPr>
                <w:b w:val="0"/>
                <w:bCs w:val="0"/>
                <w:i/>
                <w:iCs/>
              </w:rPr>
            </w:pPr>
            <w:r w:rsidRPr="001E5B93">
              <w:rPr>
                <w:b w:val="0"/>
                <w:bCs w:val="0"/>
                <w:i/>
                <w:iCs/>
              </w:rPr>
              <w:t>% White</w:t>
            </w:r>
          </w:p>
        </w:tc>
        <w:tc>
          <w:tcPr>
            <w:tcW w:w="1661" w:type="dxa"/>
            <w:tcBorders>
              <w:top w:val="nil"/>
              <w:bottom w:val="nil"/>
            </w:tcBorders>
            <w:vAlign w:val="center"/>
          </w:tcPr>
          <w:p w14:paraId="17C8D106"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68</w:t>
            </w:r>
          </w:p>
        </w:tc>
        <w:tc>
          <w:tcPr>
            <w:tcW w:w="1661" w:type="dxa"/>
            <w:tcBorders>
              <w:top w:val="nil"/>
              <w:bottom w:val="nil"/>
            </w:tcBorders>
            <w:vAlign w:val="center"/>
          </w:tcPr>
          <w:p w14:paraId="0E07A46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2</w:t>
            </w:r>
          </w:p>
        </w:tc>
        <w:tc>
          <w:tcPr>
            <w:tcW w:w="1622" w:type="dxa"/>
            <w:tcBorders>
              <w:top w:val="nil"/>
              <w:bottom w:val="nil"/>
            </w:tcBorders>
            <w:vAlign w:val="center"/>
          </w:tcPr>
          <w:p w14:paraId="563AD95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4</w:t>
            </w:r>
          </w:p>
        </w:tc>
      </w:tr>
      <w:tr w:rsidR="009D7575" w14:paraId="766B3BA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77567D60" w14:textId="77777777" w:rsidR="009D7575" w:rsidRPr="001E5B93" w:rsidRDefault="009D7575" w:rsidP="00C65C06">
            <w:pPr>
              <w:jc w:val="center"/>
              <w:rPr>
                <w:b w:val="0"/>
                <w:bCs w:val="0"/>
                <w:i/>
                <w:iCs/>
              </w:rPr>
            </w:pPr>
            <w:r w:rsidRPr="001E5B93">
              <w:rPr>
                <w:b w:val="0"/>
                <w:bCs w:val="0"/>
                <w:i/>
                <w:iCs/>
              </w:rPr>
              <w:t>Age at baseline (years)</w:t>
            </w:r>
          </w:p>
        </w:tc>
        <w:tc>
          <w:tcPr>
            <w:tcW w:w="1661" w:type="dxa"/>
            <w:tcBorders>
              <w:top w:val="nil"/>
              <w:bottom w:val="nil"/>
            </w:tcBorders>
            <w:vAlign w:val="center"/>
          </w:tcPr>
          <w:p w14:paraId="4C14D35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2</w:t>
            </w:r>
          </w:p>
        </w:tc>
        <w:tc>
          <w:tcPr>
            <w:tcW w:w="1661" w:type="dxa"/>
            <w:tcBorders>
              <w:top w:val="nil"/>
              <w:bottom w:val="nil"/>
            </w:tcBorders>
            <w:vAlign w:val="center"/>
          </w:tcPr>
          <w:p w14:paraId="55FCC064"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47</w:t>
            </w:r>
          </w:p>
        </w:tc>
        <w:tc>
          <w:tcPr>
            <w:tcW w:w="1622" w:type="dxa"/>
            <w:tcBorders>
              <w:top w:val="nil"/>
              <w:bottom w:val="nil"/>
            </w:tcBorders>
            <w:vAlign w:val="center"/>
          </w:tcPr>
          <w:p w14:paraId="5C6DABF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3</w:t>
            </w:r>
          </w:p>
        </w:tc>
      </w:tr>
      <w:tr w:rsidR="009D7575" w14:paraId="6D770F64"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ADC91D2" w14:textId="77777777" w:rsidR="009D7575" w:rsidRPr="001E5B93" w:rsidRDefault="009D7575" w:rsidP="00C65C06">
            <w:pPr>
              <w:jc w:val="center"/>
              <w:rPr>
                <w:b w:val="0"/>
                <w:bCs w:val="0"/>
                <w:i/>
                <w:iCs/>
              </w:rPr>
            </w:pPr>
            <w:r w:rsidRPr="001E5B93">
              <w:rPr>
                <w:b w:val="0"/>
                <w:bCs w:val="0"/>
                <w:i/>
                <w:iCs/>
              </w:rPr>
              <w:t>Time between scans (months)</w:t>
            </w:r>
          </w:p>
        </w:tc>
        <w:tc>
          <w:tcPr>
            <w:tcW w:w="1661" w:type="dxa"/>
            <w:tcBorders>
              <w:top w:val="nil"/>
              <w:bottom w:val="nil"/>
            </w:tcBorders>
            <w:vAlign w:val="center"/>
          </w:tcPr>
          <w:p w14:paraId="4AD2ED72"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54</w:t>
            </w:r>
          </w:p>
        </w:tc>
        <w:tc>
          <w:tcPr>
            <w:tcW w:w="1661" w:type="dxa"/>
            <w:tcBorders>
              <w:top w:val="nil"/>
              <w:bottom w:val="nil"/>
            </w:tcBorders>
            <w:vAlign w:val="center"/>
          </w:tcPr>
          <w:p w14:paraId="18EC052F"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48</w:t>
            </w:r>
          </w:p>
        </w:tc>
        <w:tc>
          <w:tcPr>
            <w:tcW w:w="1622" w:type="dxa"/>
            <w:tcBorders>
              <w:top w:val="nil"/>
              <w:bottom w:val="nil"/>
            </w:tcBorders>
            <w:vAlign w:val="center"/>
          </w:tcPr>
          <w:p w14:paraId="318F9C9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4.31</w:t>
            </w:r>
          </w:p>
        </w:tc>
      </w:tr>
      <w:tr w:rsidR="009D7575" w14:paraId="4322881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B96548F" w14:textId="77777777" w:rsidR="009D7575" w:rsidRPr="001E5B93" w:rsidRDefault="009D7575" w:rsidP="00C65C06">
            <w:pPr>
              <w:jc w:val="center"/>
              <w:rPr>
                <w:b w:val="0"/>
                <w:bCs w:val="0"/>
                <w:i/>
                <w:iCs/>
              </w:rPr>
            </w:pPr>
            <w:r w:rsidRPr="001E5B93">
              <w:rPr>
                <w:b w:val="0"/>
                <w:bCs w:val="0"/>
                <w:i/>
                <w:iCs/>
              </w:rPr>
              <w:t>MFQ at baseline</w:t>
            </w:r>
          </w:p>
        </w:tc>
        <w:tc>
          <w:tcPr>
            <w:tcW w:w="1661" w:type="dxa"/>
            <w:tcBorders>
              <w:top w:val="nil"/>
              <w:bottom w:val="nil"/>
            </w:tcBorders>
            <w:vAlign w:val="center"/>
          </w:tcPr>
          <w:p w14:paraId="2136B4B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28</w:t>
            </w:r>
          </w:p>
        </w:tc>
        <w:tc>
          <w:tcPr>
            <w:tcW w:w="1661" w:type="dxa"/>
            <w:tcBorders>
              <w:top w:val="nil"/>
              <w:bottom w:val="nil"/>
            </w:tcBorders>
            <w:vAlign w:val="center"/>
          </w:tcPr>
          <w:p w14:paraId="4ABF7DE3"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9</w:t>
            </w:r>
          </w:p>
        </w:tc>
        <w:tc>
          <w:tcPr>
            <w:tcW w:w="1622" w:type="dxa"/>
            <w:tcBorders>
              <w:top w:val="nil"/>
              <w:bottom w:val="nil"/>
            </w:tcBorders>
            <w:vAlign w:val="center"/>
          </w:tcPr>
          <w:p w14:paraId="2F4D4A2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65</w:t>
            </w:r>
          </w:p>
        </w:tc>
      </w:tr>
      <w:tr w:rsidR="009D7575" w14:paraId="0CE8E4BC" w14:textId="77777777" w:rsidTr="00C65C06">
        <w:trPr>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ECBD6F7" w14:textId="77777777" w:rsidR="009D7575" w:rsidRPr="001E5B93" w:rsidRDefault="009D7575" w:rsidP="00C65C06">
            <w:pPr>
              <w:jc w:val="center"/>
              <w:rPr>
                <w:b w:val="0"/>
                <w:bCs w:val="0"/>
                <w:i/>
                <w:iCs/>
              </w:rPr>
            </w:pPr>
            <w:r w:rsidRPr="001E5B93">
              <w:rPr>
                <w:b w:val="0"/>
                <w:bCs w:val="0"/>
                <w:i/>
                <w:iCs/>
              </w:rPr>
              <w:t>ARI at baseline</w:t>
            </w:r>
          </w:p>
        </w:tc>
        <w:tc>
          <w:tcPr>
            <w:tcW w:w="1661" w:type="dxa"/>
            <w:tcBorders>
              <w:top w:val="nil"/>
              <w:bottom w:val="nil"/>
            </w:tcBorders>
            <w:vAlign w:val="center"/>
          </w:tcPr>
          <w:p w14:paraId="0D0277D5"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04</w:t>
            </w:r>
          </w:p>
        </w:tc>
        <w:tc>
          <w:tcPr>
            <w:tcW w:w="1661" w:type="dxa"/>
            <w:tcBorders>
              <w:top w:val="nil"/>
              <w:bottom w:val="nil"/>
            </w:tcBorders>
            <w:vAlign w:val="center"/>
          </w:tcPr>
          <w:p w14:paraId="32BBDF6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5</w:t>
            </w:r>
          </w:p>
        </w:tc>
        <w:tc>
          <w:tcPr>
            <w:tcW w:w="1622" w:type="dxa"/>
            <w:tcBorders>
              <w:top w:val="nil"/>
              <w:bottom w:val="nil"/>
            </w:tcBorders>
            <w:vAlign w:val="center"/>
          </w:tcPr>
          <w:p w14:paraId="6C762EA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45</w:t>
            </w:r>
          </w:p>
        </w:tc>
      </w:tr>
      <w:tr w:rsidR="009D7575" w14:paraId="353C750D"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5D9BC3F5" w14:textId="77777777" w:rsidR="009D7575" w:rsidRPr="001E5B93" w:rsidRDefault="009D7575" w:rsidP="00C65C06">
            <w:pPr>
              <w:jc w:val="center"/>
              <w:rPr>
                <w:b w:val="0"/>
                <w:bCs w:val="0"/>
                <w:i/>
                <w:iCs/>
              </w:rPr>
            </w:pPr>
            <w:r w:rsidRPr="001E5B93">
              <w:rPr>
                <w:b w:val="0"/>
                <w:bCs w:val="0"/>
                <w:i/>
                <w:iCs/>
              </w:rPr>
              <w:t>SHAPS at baseline</w:t>
            </w:r>
          </w:p>
        </w:tc>
        <w:tc>
          <w:tcPr>
            <w:tcW w:w="1661" w:type="dxa"/>
            <w:tcBorders>
              <w:top w:val="nil"/>
              <w:bottom w:val="nil"/>
            </w:tcBorders>
            <w:vAlign w:val="center"/>
          </w:tcPr>
          <w:p w14:paraId="3BB968AB"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c>
          <w:tcPr>
            <w:tcW w:w="1661" w:type="dxa"/>
            <w:tcBorders>
              <w:top w:val="nil"/>
              <w:bottom w:val="nil"/>
            </w:tcBorders>
            <w:vAlign w:val="center"/>
          </w:tcPr>
          <w:p w14:paraId="52F139B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3.11</w:t>
            </w:r>
          </w:p>
        </w:tc>
        <w:tc>
          <w:tcPr>
            <w:tcW w:w="1622" w:type="dxa"/>
            <w:tcBorders>
              <w:top w:val="nil"/>
              <w:bottom w:val="nil"/>
            </w:tcBorders>
            <w:vAlign w:val="center"/>
          </w:tcPr>
          <w:p w14:paraId="0B401A45"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r>
      <w:tr w:rsidR="009D7575" w14:paraId="299F9CF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633F19" w14:textId="77777777" w:rsidR="009D7575" w:rsidRPr="001E5B93" w:rsidRDefault="009D7575" w:rsidP="00C65C06">
            <w:pPr>
              <w:jc w:val="center"/>
              <w:rPr>
                <w:b w:val="0"/>
                <w:bCs w:val="0"/>
                <w:i/>
                <w:iCs/>
              </w:rPr>
            </w:pPr>
            <w:r w:rsidRPr="001E5B93">
              <w:rPr>
                <w:b w:val="0"/>
                <w:bCs w:val="0"/>
                <w:i/>
                <w:iCs/>
              </w:rPr>
              <w:t>SCARED at baseline</w:t>
            </w:r>
          </w:p>
        </w:tc>
        <w:tc>
          <w:tcPr>
            <w:tcW w:w="1661" w:type="dxa"/>
            <w:tcBorders>
              <w:top w:val="nil"/>
              <w:bottom w:val="nil"/>
            </w:tcBorders>
            <w:vAlign w:val="center"/>
          </w:tcPr>
          <w:p w14:paraId="597897F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3.68</w:t>
            </w:r>
          </w:p>
        </w:tc>
        <w:tc>
          <w:tcPr>
            <w:tcW w:w="1661" w:type="dxa"/>
            <w:tcBorders>
              <w:top w:val="nil"/>
              <w:bottom w:val="nil"/>
            </w:tcBorders>
            <w:vAlign w:val="center"/>
          </w:tcPr>
          <w:p w14:paraId="0269EE1E"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01</w:t>
            </w:r>
          </w:p>
        </w:tc>
        <w:tc>
          <w:tcPr>
            <w:tcW w:w="1622" w:type="dxa"/>
            <w:tcBorders>
              <w:top w:val="nil"/>
              <w:bottom w:val="nil"/>
            </w:tcBorders>
            <w:vAlign w:val="center"/>
          </w:tcPr>
          <w:p w14:paraId="34E0A82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6.00</w:t>
            </w:r>
          </w:p>
        </w:tc>
      </w:tr>
      <w:tr w:rsidR="009D7575" w14:paraId="5A157F70"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547994" w14:textId="77777777" w:rsidR="009D7575" w:rsidRPr="001E5B93" w:rsidRDefault="009D7575" w:rsidP="00C65C06">
            <w:pPr>
              <w:jc w:val="center"/>
              <w:rPr>
                <w:b w:val="0"/>
                <w:bCs w:val="0"/>
                <w:i/>
                <w:iCs/>
              </w:rPr>
            </w:pPr>
            <w:r w:rsidRPr="001E5B93">
              <w:rPr>
                <w:b w:val="0"/>
                <w:bCs w:val="0"/>
                <w:i/>
                <w:iCs/>
              </w:rPr>
              <w:t>Mean ICC</w:t>
            </w:r>
          </w:p>
        </w:tc>
        <w:tc>
          <w:tcPr>
            <w:tcW w:w="1661" w:type="dxa"/>
            <w:tcBorders>
              <w:top w:val="nil"/>
              <w:bottom w:val="nil"/>
            </w:tcBorders>
            <w:vAlign w:val="center"/>
          </w:tcPr>
          <w:p w14:paraId="22C90D2A" w14:textId="7099A5DA"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FC7AA0" w:rsidRPr="00723844">
              <w:t>4</w:t>
            </w:r>
          </w:p>
        </w:tc>
        <w:tc>
          <w:tcPr>
            <w:tcW w:w="1661" w:type="dxa"/>
            <w:tcBorders>
              <w:top w:val="nil"/>
              <w:bottom w:val="nil"/>
            </w:tcBorders>
            <w:vAlign w:val="center"/>
          </w:tcPr>
          <w:p w14:paraId="160ADB6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24</w:t>
            </w:r>
          </w:p>
        </w:tc>
        <w:tc>
          <w:tcPr>
            <w:tcW w:w="1622" w:type="dxa"/>
            <w:tcBorders>
              <w:top w:val="nil"/>
              <w:bottom w:val="nil"/>
            </w:tcBorders>
            <w:vAlign w:val="center"/>
          </w:tcPr>
          <w:p w14:paraId="398FBB69" w14:textId="629860B0"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C70C1D" w:rsidRPr="00723844">
              <w:t>1</w:t>
            </w:r>
          </w:p>
        </w:tc>
      </w:tr>
      <w:tr w:rsidR="009D7575" w14:paraId="02A9CB3B"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5C6D2CB" w14:textId="77777777" w:rsidR="009D7575" w:rsidRPr="001E5B93" w:rsidRDefault="009D7575" w:rsidP="00C65C06">
            <w:pPr>
              <w:jc w:val="center"/>
              <w:rPr>
                <w:b w:val="0"/>
                <w:bCs w:val="0"/>
                <w:i/>
                <w:iCs/>
              </w:rPr>
            </w:pPr>
            <w:r w:rsidRPr="001E5B93">
              <w:rPr>
                <w:b w:val="0"/>
                <w:bCs w:val="0"/>
                <w:i/>
                <w:iCs/>
              </w:rPr>
              <w:t>Fingerprinting index</w:t>
            </w:r>
          </w:p>
        </w:tc>
        <w:tc>
          <w:tcPr>
            <w:tcW w:w="1661" w:type="dxa"/>
            <w:tcBorders>
              <w:top w:val="nil"/>
              <w:bottom w:val="nil"/>
            </w:tcBorders>
            <w:vAlign w:val="center"/>
          </w:tcPr>
          <w:p w14:paraId="379166D3"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5</w:t>
            </w:r>
          </w:p>
        </w:tc>
        <w:tc>
          <w:tcPr>
            <w:tcW w:w="1661" w:type="dxa"/>
            <w:tcBorders>
              <w:top w:val="nil"/>
              <w:bottom w:val="nil"/>
            </w:tcBorders>
            <w:vAlign w:val="center"/>
          </w:tcPr>
          <w:p w14:paraId="60228584"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3</w:t>
            </w:r>
          </w:p>
        </w:tc>
        <w:tc>
          <w:tcPr>
            <w:tcW w:w="1622" w:type="dxa"/>
            <w:tcBorders>
              <w:top w:val="nil"/>
              <w:bottom w:val="nil"/>
            </w:tcBorders>
            <w:vAlign w:val="center"/>
          </w:tcPr>
          <w:p w14:paraId="2769032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7</w:t>
            </w:r>
          </w:p>
        </w:tc>
      </w:tr>
      <w:tr w:rsidR="009D7575" w14:paraId="3FEB4C40"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6E6396D" w14:textId="77777777" w:rsidR="009D7575" w:rsidRPr="001E5B93" w:rsidRDefault="009D7575" w:rsidP="00C65C06">
            <w:pPr>
              <w:jc w:val="center"/>
              <w:rPr>
                <w:b w:val="0"/>
                <w:bCs w:val="0"/>
                <w:i/>
                <w:iCs/>
              </w:rPr>
            </w:pPr>
            <w:r w:rsidRPr="001E5B93">
              <w:rPr>
                <w:b w:val="0"/>
                <w:bCs w:val="0"/>
                <w:i/>
                <w:iCs/>
              </w:rPr>
              <w:t>Discriminability</w:t>
            </w:r>
          </w:p>
        </w:tc>
        <w:tc>
          <w:tcPr>
            <w:tcW w:w="1661" w:type="dxa"/>
            <w:tcBorders>
              <w:top w:val="nil"/>
              <w:bottom w:val="nil"/>
            </w:tcBorders>
            <w:vAlign w:val="center"/>
          </w:tcPr>
          <w:p w14:paraId="0935DDC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c>
          <w:tcPr>
            <w:tcW w:w="1661" w:type="dxa"/>
            <w:tcBorders>
              <w:top w:val="nil"/>
              <w:bottom w:val="nil"/>
            </w:tcBorders>
            <w:vAlign w:val="center"/>
          </w:tcPr>
          <w:p w14:paraId="7289B0DF"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5</w:t>
            </w:r>
          </w:p>
        </w:tc>
        <w:tc>
          <w:tcPr>
            <w:tcW w:w="1622" w:type="dxa"/>
            <w:tcBorders>
              <w:top w:val="nil"/>
              <w:bottom w:val="nil"/>
            </w:tcBorders>
            <w:vAlign w:val="center"/>
          </w:tcPr>
          <w:p w14:paraId="275340D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r>
      <w:tr w:rsidR="009D7575" w14:paraId="0084AD29" w14:textId="77777777" w:rsidTr="00542829">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double" w:sz="4" w:space="0" w:color="auto"/>
            </w:tcBorders>
            <w:vAlign w:val="center"/>
          </w:tcPr>
          <w:p w14:paraId="40D90C6A" w14:textId="77777777" w:rsidR="009D7575" w:rsidRPr="001E5B93" w:rsidRDefault="009D7575" w:rsidP="00C65C06">
            <w:pPr>
              <w:jc w:val="center"/>
              <w:rPr>
                <w:b w:val="0"/>
                <w:bCs w:val="0"/>
                <w:i/>
                <w:iCs/>
              </w:rPr>
            </w:pPr>
            <w:r w:rsidRPr="001E5B93">
              <w:rPr>
                <w:b w:val="0"/>
                <w:bCs w:val="0"/>
                <w:i/>
                <w:iCs/>
              </w:rPr>
              <w:t>Discriminability-equivalent ICC</w:t>
            </w:r>
          </w:p>
        </w:tc>
        <w:tc>
          <w:tcPr>
            <w:tcW w:w="1661" w:type="dxa"/>
            <w:tcBorders>
              <w:top w:val="nil"/>
              <w:bottom w:val="double" w:sz="4" w:space="0" w:color="auto"/>
            </w:tcBorders>
            <w:vAlign w:val="center"/>
          </w:tcPr>
          <w:p w14:paraId="61BE1E3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c>
          <w:tcPr>
            <w:tcW w:w="1661" w:type="dxa"/>
            <w:tcBorders>
              <w:top w:val="nil"/>
              <w:bottom w:val="double" w:sz="4" w:space="0" w:color="auto"/>
            </w:tcBorders>
            <w:vAlign w:val="center"/>
          </w:tcPr>
          <w:p w14:paraId="559915EA"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2</w:t>
            </w:r>
          </w:p>
        </w:tc>
        <w:tc>
          <w:tcPr>
            <w:tcW w:w="1622" w:type="dxa"/>
            <w:tcBorders>
              <w:top w:val="nil"/>
              <w:bottom w:val="double" w:sz="4" w:space="0" w:color="auto"/>
            </w:tcBorders>
            <w:vAlign w:val="center"/>
          </w:tcPr>
          <w:p w14:paraId="6CEAA339"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r>
    </w:tbl>
    <w:p w14:paraId="1D034D4A" w14:textId="3DDF19A4" w:rsidR="00D525EB" w:rsidRDefault="00D525EB">
      <w:pPr>
        <w:rPr>
          <w:szCs w:val="24"/>
        </w:rPr>
      </w:pPr>
      <w:r>
        <w:rPr>
          <w:szCs w:val="24"/>
        </w:rPr>
        <w:br w:type="page"/>
      </w:r>
    </w:p>
    <w:p w14:paraId="769CF360" w14:textId="77777777" w:rsidR="00C45392" w:rsidRDefault="00C45392" w:rsidP="00C45392">
      <w:pPr>
        <w:rPr>
          <w:szCs w:val="24"/>
        </w:rPr>
      </w:pPr>
      <w:r>
        <w:rPr>
          <w:szCs w:val="24"/>
        </w:rPr>
        <w:lastRenderedPageBreak/>
        <w:t>Supplemental Table 2: Effect Size Correlations</w:t>
      </w:r>
    </w:p>
    <w:tbl>
      <w:tblPr>
        <w:tblW w:w="0" w:type="auto"/>
        <w:tblCellMar>
          <w:top w:w="15" w:type="dxa"/>
          <w:left w:w="15" w:type="dxa"/>
          <w:bottom w:w="15" w:type="dxa"/>
          <w:right w:w="15" w:type="dxa"/>
        </w:tblCellMar>
        <w:tblLook w:val="04A0" w:firstRow="1" w:lastRow="0" w:firstColumn="1" w:lastColumn="0" w:noHBand="0" w:noVBand="1"/>
      </w:tblPr>
      <w:tblGrid>
        <w:gridCol w:w="2749"/>
        <w:gridCol w:w="2158"/>
        <w:gridCol w:w="1029"/>
        <w:gridCol w:w="1396"/>
        <w:gridCol w:w="2028"/>
      </w:tblGrid>
      <w:tr w:rsidR="00C45392" w14:paraId="04C7F870" w14:textId="77777777" w:rsidTr="007C77EE">
        <w:tc>
          <w:tcPr>
            <w:tcW w:w="2756" w:type="dxa"/>
            <w:tcBorders>
              <w:top w:val="double" w:sz="6" w:space="0" w:color="000000"/>
              <w:bottom w:val="single" w:sz="6" w:space="0" w:color="000000"/>
            </w:tcBorders>
            <w:tcMar>
              <w:top w:w="113" w:type="dxa"/>
              <w:left w:w="113" w:type="dxa"/>
              <w:bottom w:w="113" w:type="dxa"/>
              <w:right w:w="113" w:type="dxa"/>
            </w:tcMar>
            <w:vAlign w:val="center"/>
            <w:hideMark/>
          </w:tcPr>
          <w:p w14:paraId="7E31AAE6" w14:textId="77777777" w:rsidR="00C45392" w:rsidRDefault="00C45392" w:rsidP="007C77EE">
            <w:pPr>
              <w:jc w:val="center"/>
              <w:rPr>
                <w:i/>
                <w:iCs/>
                <w:szCs w:val="24"/>
              </w:rPr>
            </w:pPr>
            <w:r>
              <w:rPr>
                <w:i/>
                <w:iCs/>
              </w:rPr>
              <w:t> </w:t>
            </w:r>
          </w:p>
        </w:tc>
        <w:tc>
          <w:tcPr>
            <w:tcW w:w="2165" w:type="dxa"/>
            <w:tcBorders>
              <w:top w:val="double" w:sz="6" w:space="0" w:color="000000"/>
              <w:bottom w:val="single" w:sz="6" w:space="0" w:color="000000"/>
            </w:tcBorders>
            <w:tcMar>
              <w:top w:w="113" w:type="dxa"/>
              <w:left w:w="113" w:type="dxa"/>
              <w:bottom w:w="113" w:type="dxa"/>
              <w:right w:w="113" w:type="dxa"/>
            </w:tcMar>
            <w:vAlign w:val="center"/>
            <w:hideMark/>
          </w:tcPr>
          <w:p w14:paraId="527631AA" w14:textId="77777777" w:rsidR="00C45392" w:rsidRDefault="00C45392" w:rsidP="007C77EE">
            <w:pPr>
              <w:jc w:val="center"/>
              <w:rPr>
                <w:i/>
                <w:iCs/>
              </w:rPr>
            </w:pPr>
            <w:r>
              <w:rPr>
                <w:i/>
                <w:iCs/>
              </w:rPr>
              <w:t>Between-Group Cohen's d</w:t>
            </w:r>
          </w:p>
        </w:tc>
        <w:tc>
          <w:tcPr>
            <w:tcW w:w="1030" w:type="dxa"/>
            <w:tcBorders>
              <w:top w:val="double" w:sz="6" w:space="0" w:color="000000"/>
              <w:bottom w:val="single" w:sz="6" w:space="0" w:color="000000"/>
            </w:tcBorders>
            <w:tcMar>
              <w:top w:w="113" w:type="dxa"/>
              <w:left w:w="113" w:type="dxa"/>
              <w:bottom w:w="113" w:type="dxa"/>
              <w:right w:w="113" w:type="dxa"/>
            </w:tcMar>
            <w:vAlign w:val="center"/>
            <w:hideMark/>
          </w:tcPr>
          <w:p w14:paraId="1B5C2731" w14:textId="77777777" w:rsidR="00C45392" w:rsidRDefault="00C45392" w:rsidP="007C77EE">
            <w:pPr>
              <w:jc w:val="center"/>
              <w:rPr>
                <w:i/>
                <w:iCs/>
              </w:rPr>
            </w:pPr>
            <w:r>
              <w:rPr>
                <w:i/>
                <w:iCs/>
              </w:rPr>
              <w:t>ICC</w:t>
            </w:r>
          </w:p>
        </w:tc>
        <w:tc>
          <w:tcPr>
            <w:tcW w:w="1396" w:type="dxa"/>
            <w:tcBorders>
              <w:top w:val="double" w:sz="6" w:space="0" w:color="000000"/>
              <w:bottom w:val="single" w:sz="6" w:space="0" w:color="000000"/>
            </w:tcBorders>
            <w:tcMar>
              <w:top w:w="113" w:type="dxa"/>
              <w:left w:w="113" w:type="dxa"/>
              <w:bottom w:w="113" w:type="dxa"/>
              <w:right w:w="113" w:type="dxa"/>
            </w:tcMar>
            <w:vAlign w:val="center"/>
            <w:hideMark/>
          </w:tcPr>
          <w:p w14:paraId="395853E0" w14:textId="77777777" w:rsidR="00C45392" w:rsidRDefault="00C45392" w:rsidP="007C77EE">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0C968062" w14:textId="77777777" w:rsidR="00C45392" w:rsidRDefault="00C45392" w:rsidP="007C77EE">
            <w:pPr>
              <w:jc w:val="center"/>
              <w:rPr>
                <w:i/>
                <w:iCs/>
              </w:rPr>
            </w:pPr>
            <w:r>
              <w:rPr>
                <w:i/>
                <w:iCs/>
              </w:rPr>
              <w:t>Differential Power</w:t>
            </w:r>
          </w:p>
        </w:tc>
      </w:tr>
      <w:tr w:rsidR="00C45392" w14:paraId="7B566137" w14:textId="77777777" w:rsidTr="007C77EE">
        <w:tc>
          <w:tcPr>
            <w:tcW w:w="2756" w:type="dxa"/>
            <w:vAlign w:val="center"/>
            <w:hideMark/>
          </w:tcPr>
          <w:p w14:paraId="06928315" w14:textId="77777777" w:rsidR="00C45392" w:rsidRDefault="00C45392" w:rsidP="007C77EE">
            <w:pPr>
              <w:rPr>
                <w:i/>
                <w:iCs/>
              </w:rPr>
            </w:pPr>
            <w:r>
              <w:rPr>
                <w:i/>
                <w:iCs/>
              </w:rPr>
              <w:t>ICC</w:t>
            </w:r>
          </w:p>
        </w:tc>
        <w:tc>
          <w:tcPr>
            <w:tcW w:w="2165" w:type="dxa"/>
            <w:tcMar>
              <w:top w:w="113" w:type="dxa"/>
              <w:left w:w="113" w:type="dxa"/>
              <w:bottom w:w="113" w:type="dxa"/>
              <w:right w:w="113" w:type="dxa"/>
            </w:tcMar>
            <w:vAlign w:val="center"/>
            <w:hideMark/>
          </w:tcPr>
          <w:p w14:paraId="3DBB7E6B" w14:textId="77777777" w:rsidR="00C45392" w:rsidRDefault="00C45392" w:rsidP="007C77EE">
            <w:pPr>
              <w:jc w:val="center"/>
            </w:pPr>
            <w:r>
              <w:t>-0.084</w:t>
            </w:r>
            <w:r>
              <w:rPr>
                <w:sz w:val="19"/>
                <w:szCs w:val="19"/>
                <w:vertAlign w:val="superscript"/>
              </w:rPr>
              <w:t>***</w:t>
            </w:r>
          </w:p>
        </w:tc>
        <w:tc>
          <w:tcPr>
            <w:tcW w:w="1030" w:type="dxa"/>
            <w:tcMar>
              <w:top w:w="113" w:type="dxa"/>
              <w:left w:w="113" w:type="dxa"/>
              <w:bottom w:w="113" w:type="dxa"/>
              <w:right w:w="113" w:type="dxa"/>
            </w:tcMar>
            <w:vAlign w:val="center"/>
            <w:hideMark/>
          </w:tcPr>
          <w:p w14:paraId="5CED94C7" w14:textId="77777777" w:rsidR="00C45392" w:rsidRDefault="00C45392" w:rsidP="007C77EE">
            <w:pPr>
              <w:jc w:val="center"/>
            </w:pPr>
            <w:r>
              <w:t> </w:t>
            </w:r>
          </w:p>
        </w:tc>
        <w:tc>
          <w:tcPr>
            <w:tcW w:w="1396" w:type="dxa"/>
            <w:tcMar>
              <w:top w:w="113" w:type="dxa"/>
              <w:left w:w="113" w:type="dxa"/>
              <w:bottom w:w="113" w:type="dxa"/>
              <w:right w:w="113" w:type="dxa"/>
            </w:tcMar>
            <w:vAlign w:val="center"/>
            <w:hideMark/>
          </w:tcPr>
          <w:p w14:paraId="21718231" w14:textId="77777777" w:rsidR="00C45392" w:rsidRDefault="00C45392" w:rsidP="007C77EE">
            <w:pPr>
              <w:jc w:val="center"/>
            </w:pPr>
            <w:r>
              <w:t> </w:t>
            </w:r>
          </w:p>
        </w:tc>
        <w:tc>
          <w:tcPr>
            <w:tcW w:w="0" w:type="auto"/>
            <w:tcMar>
              <w:top w:w="113" w:type="dxa"/>
              <w:left w:w="113" w:type="dxa"/>
              <w:bottom w:w="113" w:type="dxa"/>
              <w:right w:w="113" w:type="dxa"/>
            </w:tcMar>
            <w:vAlign w:val="center"/>
            <w:hideMark/>
          </w:tcPr>
          <w:p w14:paraId="1A9C5ADC" w14:textId="77777777" w:rsidR="00C45392" w:rsidRDefault="00C45392" w:rsidP="007C77EE">
            <w:pPr>
              <w:jc w:val="center"/>
            </w:pPr>
            <w:r>
              <w:t> </w:t>
            </w:r>
          </w:p>
        </w:tc>
      </w:tr>
      <w:tr w:rsidR="00C45392" w14:paraId="3CE62674" w14:textId="77777777" w:rsidTr="007C77EE">
        <w:tc>
          <w:tcPr>
            <w:tcW w:w="2756" w:type="dxa"/>
            <w:vAlign w:val="center"/>
            <w:hideMark/>
          </w:tcPr>
          <w:p w14:paraId="3BDC7D22" w14:textId="77777777" w:rsidR="00C45392" w:rsidRDefault="00C45392" w:rsidP="007C77EE">
            <w:pPr>
              <w:rPr>
                <w:i/>
                <w:iCs/>
              </w:rPr>
            </w:pPr>
            <w:r>
              <w:rPr>
                <w:i/>
                <w:iCs/>
              </w:rPr>
              <w:t>Group Consistency</w:t>
            </w:r>
          </w:p>
        </w:tc>
        <w:tc>
          <w:tcPr>
            <w:tcW w:w="2165" w:type="dxa"/>
            <w:tcMar>
              <w:top w:w="113" w:type="dxa"/>
              <w:left w:w="113" w:type="dxa"/>
              <w:bottom w:w="113" w:type="dxa"/>
              <w:right w:w="113" w:type="dxa"/>
            </w:tcMar>
            <w:vAlign w:val="center"/>
            <w:hideMark/>
          </w:tcPr>
          <w:p w14:paraId="14B94876" w14:textId="77777777" w:rsidR="00C45392" w:rsidRDefault="00C45392" w:rsidP="007C77EE">
            <w:pPr>
              <w:jc w:val="center"/>
            </w:pPr>
            <w:r>
              <w:t>0.176</w:t>
            </w:r>
            <w:r>
              <w:rPr>
                <w:sz w:val="19"/>
                <w:szCs w:val="19"/>
                <w:vertAlign w:val="superscript"/>
              </w:rPr>
              <w:t>***</w:t>
            </w:r>
          </w:p>
        </w:tc>
        <w:tc>
          <w:tcPr>
            <w:tcW w:w="1030" w:type="dxa"/>
            <w:tcMar>
              <w:top w:w="113" w:type="dxa"/>
              <w:left w:w="113" w:type="dxa"/>
              <w:bottom w:w="113" w:type="dxa"/>
              <w:right w:w="113" w:type="dxa"/>
            </w:tcMar>
            <w:vAlign w:val="center"/>
            <w:hideMark/>
          </w:tcPr>
          <w:p w14:paraId="231D98CE" w14:textId="77777777" w:rsidR="00C45392" w:rsidRDefault="00C45392" w:rsidP="007C77EE">
            <w:pPr>
              <w:jc w:val="center"/>
            </w:pPr>
            <w:r>
              <w:t>0.106</w:t>
            </w:r>
            <w:r>
              <w:rPr>
                <w:sz w:val="19"/>
                <w:szCs w:val="19"/>
                <w:vertAlign w:val="superscript"/>
              </w:rPr>
              <w:t>***</w:t>
            </w:r>
          </w:p>
        </w:tc>
        <w:tc>
          <w:tcPr>
            <w:tcW w:w="1396" w:type="dxa"/>
            <w:tcMar>
              <w:top w:w="113" w:type="dxa"/>
              <w:left w:w="113" w:type="dxa"/>
              <w:bottom w:w="113" w:type="dxa"/>
              <w:right w:w="113" w:type="dxa"/>
            </w:tcMar>
            <w:vAlign w:val="center"/>
            <w:hideMark/>
          </w:tcPr>
          <w:p w14:paraId="417BEAAE" w14:textId="77777777" w:rsidR="00C45392" w:rsidRDefault="00C45392" w:rsidP="007C77EE">
            <w:pPr>
              <w:jc w:val="center"/>
            </w:pPr>
            <w:r>
              <w:t> </w:t>
            </w:r>
          </w:p>
        </w:tc>
        <w:tc>
          <w:tcPr>
            <w:tcW w:w="0" w:type="auto"/>
            <w:tcMar>
              <w:top w:w="113" w:type="dxa"/>
              <w:left w:w="113" w:type="dxa"/>
              <w:bottom w:w="113" w:type="dxa"/>
              <w:right w:w="113" w:type="dxa"/>
            </w:tcMar>
            <w:vAlign w:val="center"/>
            <w:hideMark/>
          </w:tcPr>
          <w:p w14:paraId="49E6F8DE" w14:textId="77777777" w:rsidR="00C45392" w:rsidRDefault="00C45392" w:rsidP="007C77EE">
            <w:pPr>
              <w:jc w:val="center"/>
            </w:pPr>
            <w:r>
              <w:t> </w:t>
            </w:r>
          </w:p>
        </w:tc>
      </w:tr>
      <w:tr w:rsidR="00C45392" w14:paraId="322C4966" w14:textId="77777777" w:rsidTr="007C77EE">
        <w:tc>
          <w:tcPr>
            <w:tcW w:w="2756" w:type="dxa"/>
            <w:vAlign w:val="center"/>
            <w:hideMark/>
          </w:tcPr>
          <w:p w14:paraId="645E06C1" w14:textId="77777777" w:rsidR="00C45392" w:rsidRDefault="00C45392" w:rsidP="007C77EE">
            <w:pPr>
              <w:rPr>
                <w:i/>
                <w:iCs/>
              </w:rPr>
            </w:pPr>
            <w:r>
              <w:rPr>
                <w:i/>
                <w:iCs/>
              </w:rPr>
              <w:t>Differential Power</w:t>
            </w:r>
          </w:p>
        </w:tc>
        <w:tc>
          <w:tcPr>
            <w:tcW w:w="2165" w:type="dxa"/>
            <w:tcMar>
              <w:top w:w="113" w:type="dxa"/>
              <w:left w:w="113" w:type="dxa"/>
              <w:bottom w:w="113" w:type="dxa"/>
              <w:right w:w="113" w:type="dxa"/>
            </w:tcMar>
            <w:vAlign w:val="center"/>
            <w:hideMark/>
          </w:tcPr>
          <w:p w14:paraId="0636196C" w14:textId="77777777" w:rsidR="00C45392" w:rsidRDefault="00C45392" w:rsidP="007C77EE">
            <w:pPr>
              <w:jc w:val="center"/>
            </w:pPr>
            <w:r>
              <w:t>0.067</w:t>
            </w:r>
            <w:r>
              <w:rPr>
                <w:sz w:val="19"/>
                <w:szCs w:val="19"/>
                <w:vertAlign w:val="superscript"/>
              </w:rPr>
              <w:t>***</w:t>
            </w:r>
          </w:p>
        </w:tc>
        <w:tc>
          <w:tcPr>
            <w:tcW w:w="1030" w:type="dxa"/>
            <w:tcMar>
              <w:top w:w="113" w:type="dxa"/>
              <w:left w:w="113" w:type="dxa"/>
              <w:bottom w:w="113" w:type="dxa"/>
              <w:right w:w="113" w:type="dxa"/>
            </w:tcMar>
            <w:vAlign w:val="center"/>
            <w:hideMark/>
          </w:tcPr>
          <w:p w14:paraId="6479E8A6" w14:textId="77777777" w:rsidR="00C45392" w:rsidRDefault="00C45392" w:rsidP="007C77EE">
            <w:pPr>
              <w:jc w:val="center"/>
            </w:pPr>
            <w:r>
              <w:t>-0.494</w:t>
            </w:r>
            <w:r>
              <w:rPr>
                <w:sz w:val="19"/>
                <w:szCs w:val="19"/>
                <w:vertAlign w:val="superscript"/>
              </w:rPr>
              <w:t>***</w:t>
            </w:r>
          </w:p>
        </w:tc>
        <w:tc>
          <w:tcPr>
            <w:tcW w:w="1396" w:type="dxa"/>
            <w:tcMar>
              <w:top w:w="113" w:type="dxa"/>
              <w:left w:w="113" w:type="dxa"/>
              <w:bottom w:w="113" w:type="dxa"/>
              <w:right w:w="113" w:type="dxa"/>
            </w:tcMar>
            <w:vAlign w:val="center"/>
            <w:hideMark/>
          </w:tcPr>
          <w:p w14:paraId="33DF0CC9" w14:textId="77777777" w:rsidR="00C45392" w:rsidRDefault="00C45392" w:rsidP="007C77EE">
            <w:pPr>
              <w:jc w:val="center"/>
            </w:pPr>
            <w:r>
              <w:t>0.264</w:t>
            </w:r>
            <w:r>
              <w:rPr>
                <w:sz w:val="19"/>
                <w:szCs w:val="19"/>
                <w:vertAlign w:val="superscript"/>
              </w:rPr>
              <w:t>***</w:t>
            </w:r>
          </w:p>
        </w:tc>
        <w:tc>
          <w:tcPr>
            <w:tcW w:w="0" w:type="auto"/>
            <w:tcMar>
              <w:top w:w="113" w:type="dxa"/>
              <w:left w:w="113" w:type="dxa"/>
              <w:bottom w:w="113" w:type="dxa"/>
              <w:right w:w="113" w:type="dxa"/>
            </w:tcMar>
            <w:vAlign w:val="center"/>
            <w:hideMark/>
          </w:tcPr>
          <w:p w14:paraId="0EFA44C1" w14:textId="77777777" w:rsidR="00C45392" w:rsidRDefault="00C45392" w:rsidP="007C77EE">
            <w:pPr>
              <w:jc w:val="center"/>
            </w:pPr>
            <w:r>
              <w:t> </w:t>
            </w:r>
          </w:p>
        </w:tc>
      </w:tr>
      <w:tr w:rsidR="00C45392" w14:paraId="747ECCFC" w14:textId="77777777" w:rsidTr="007C77EE">
        <w:tc>
          <w:tcPr>
            <w:tcW w:w="2756" w:type="dxa"/>
            <w:vAlign w:val="center"/>
            <w:hideMark/>
          </w:tcPr>
          <w:p w14:paraId="6808AB1D" w14:textId="77777777" w:rsidR="00C45392" w:rsidRDefault="00C45392" w:rsidP="007C77EE">
            <w:pPr>
              <w:rPr>
                <w:i/>
                <w:iCs/>
              </w:rPr>
            </w:pPr>
            <w:r>
              <w:rPr>
                <w:i/>
                <w:iCs/>
              </w:rPr>
              <w:t>Edge Discriminability</w:t>
            </w:r>
          </w:p>
        </w:tc>
        <w:tc>
          <w:tcPr>
            <w:tcW w:w="2165" w:type="dxa"/>
            <w:tcMar>
              <w:top w:w="113" w:type="dxa"/>
              <w:left w:w="113" w:type="dxa"/>
              <w:bottom w:w="113" w:type="dxa"/>
              <w:right w:w="113" w:type="dxa"/>
            </w:tcMar>
            <w:vAlign w:val="center"/>
            <w:hideMark/>
          </w:tcPr>
          <w:p w14:paraId="2F99684E" w14:textId="77777777" w:rsidR="00C45392" w:rsidRDefault="00C45392" w:rsidP="007C77EE">
            <w:pPr>
              <w:jc w:val="center"/>
            </w:pPr>
            <w:r>
              <w:t>0.091</w:t>
            </w:r>
            <w:r>
              <w:rPr>
                <w:sz w:val="19"/>
                <w:szCs w:val="19"/>
                <w:vertAlign w:val="superscript"/>
              </w:rPr>
              <w:t>***</w:t>
            </w:r>
          </w:p>
        </w:tc>
        <w:tc>
          <w:tcPr>
            <w:tcW w:w="1030" w:type="dxa"/>
            <w:tcMar>
              <w:top w:w="113" w:type="dxa"/>
              <w:left w:w="113" w:type="dxa"/>
              <w:bottom w:w="113" w:type="dxa"/>
              <w:right w:w="113" w:type="dxa"/>
            </w:tcMar>
            <w:vAlign w:val="center"/>
            <w:hideMark/>
          </w:tcPr>
          <w:p w14:paraId="2B4339FA" w14:textId="77777777" w:rsidR="00C45392" w:rsidRDefault="00C45392" w:rsidP="007C77EE">
            <w:pPr>
              <w:jc w:val="center"/>
            </w:pPr>
            <w:r>
              <w:t>-0.137</w:t>
            </w:r>
            <w:r>
              <w:rPr>
                <w:sz w:val="19"/>
                <w:szCs w:val="19"/>
                <w:vertAlign w:val="superscript"/>
              </w:rPr>
              <w:t>***</w:t>
            </w:r>
          </w:p>
        </w:tc>
        <w:tc>
          <w:tcPr>
            <w:tcW w:w="1396" w:type="dxa"/>
            <w:tcMar>
              <w:top w:w="113" w:type="dxa"/>
              <w:left w:w="113" w:type="dxa"/>
              <w:bottom w:w="113" w:type="dxa"/>
              <w:right w:w="113" w:type="dxa"/>
            </w:tcMar>
            <w:vAlign w:val="center"/>
            <w:hideMark/>
          </w:tcPr>
          <w:p w14:paraId="4D13E3CB" w14:textId="77777777" w:rsidR="00C45392" w:rsidRDefault="00C45392" w:rsidP="007C77EE">
            <w:pPr>
              <w:jc w:val="center"/>
            </w:pPr>
            <w:r>
              <w:t>-0.062</w:t>
            </w:r>
            <w:r>
              <w:rPr>
                <w:sz w:val="19"/>
                <w:szCs w:val="19"/>
                <w:vertAlign w:val="superscript"/>
              </w:rPr>
              <w:t>***</w:t>
            </w:r>
          </w:p>
        </w:tc>
        <w:tc>
          <w:tcPr>
            <w:tcW w:w="0" w:type="auto"/>
            <w:tcMar>
              <w:top w:w="113" w:type="dxa"/>
              <w:left w:w="113" w:type="dxa"/>
              <w:bottom w:w="113" w:type="dxa"/>
              <w:right w:w="113" w:type="dxa"/>
            </w:tcMar>
            <w:vAlign w:val="center"/>
            <w:hideMark/>
          </w:tcPr>
          <w:p w14:paraId="0F16B086" w14:textId="77777777" w:rsidR="00C45392" w:rsidRDefault="00C45392" w:rsidP="007C77EE">
            <w:pPr>
              <w:jc w:val="center"/>
            </w:pPr>
            <w:r>
              <w:t>0.138</w:t>
            </w:r>
            <w:r>
              <w:rPr>
                <w:sz w:val="19"/>
                <w:szCs w:val="19"/>
                <w:vertAlign w:val="superscript"/>
              </w:rPr>
              <w:t>***</w:t>
            </w:r>
          </w:p>
        </w:tc>
      </w:tr>
      <w:tr w:rsidR="00C45392" w14:paraId="4997A9E2" w14:textId="77777777" w:rsidTr="007C77EE">
        <w:tc>
          <w:tcPr>
            <w:tcW w:w="9360" w:type="dxa"/>
            <w:gridSpan w:val="5"/>
            <w:tcBorders>
              <w:top w:val="single" w:sz="6" w:space="0" w:color="000000"/>
              <w:bottom w:val="double" w:sz="6" w:space="0" w:color="000000"/>
            </w:tcBorders>
            <w:vAlign w:val="center"/>
            <w:hideMark/>
          </w:tcPr>
          <w:p w14:paraId="3F8AC440" w14:textId="77777777" w:rsidR="00C45392" w:rsidRDefault="00C45392" w:rsidP="007C77EE">
            <w:pPr>
              <w:jc w:val="right"/>
              <w:rPr>
                <w:i/>
                <w:iCs/>
                <w:sz w:val="22"/>
              </w:rPr>
            </w:pPr>
            <w:r>
              <w:rPr>
                <w:i/>
                <w:iCs/>
                <w:sz w:val="22"/>
              </w:rPr>
              <w:t>Computed correlation used Pearson-method with listwise-deletion.</w:t>
            </w:r>
          </w:p>
        </w:tc>
      </w:tr>
    </w:tbl>
    <w:p w14:paraId="5A5D2CC0" w14:textId="77777777" w:rsidR="00C45392" w:rsidRDefault="00C45392" w:rsidP="00C45392">
      <w:pPr>
        <w:rPr>
          <w:szCs w:val="24"/>
        </w:rPr>
      </w:pPr>
    </w:p>
    <w:tbl>
      <w:tblPr>
        <w:tblW w:w="0" w:type="auto"/>
        <w:tblCellMar>
          <w:top w:w="15" w:type="dxa"/>
          <w:left w:w="15" w:type="dxa"/>
          <w:bottom w:w="15" w:type="dxa"/>
          <w:right w:w="15" w:type="dxa"/>
        </w:tblCellMar>
        <w:tblLook w:val="04A0" w:firstRow="1" w:lastRow="0" w:firstColumn="1" w:lastColumn="0" w:noHBand="0" w:noVBand="1"/>
      </w:tblPr>
      <w:tblGrid>
        <w:gridCol w:w="2052"/>
        <w:gridCol w:w="2449"/>
        <w:gridCol w:w="1079"/>
        <w:gridCol w:w="1876"/>
        <w:gridCol w:w="1904"/>
      </w:tblGrid>
      <w:tr w:rsidR="00C45392" w14:paraId="2DBE0C60" w14:textId="77777777" w:rsidTr="007C77EE">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438A9FEF" w14:textId="77777777" w:rsidR="00C45392" w:rsidRDefault="00C45392" w:rsidP="007C77EE">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38267A07" w14:textId="77777777" w:rsidR="00C45392" w:rsidRDefault="00C45392" w:rsidP="007C77EE">
            <w:pPr>
              <w:jc w:val="center"/>
              <w:rPr>
                <w:i/>
                <w:iCs/>
              </w:rPr>
            </w:pPr>
            <w:r>
              <w:rPr>
                <w:i/>
                <w:iCs/>
              </w:rPr>
              <w:t>Between-Group Cohen's d</w:t>
            </w:r>
          </w:p>
        </w:tc>
        <w:tc>
          <w:tcPr>
            <w:tcW w:w="1079" w:type="dxa"/>
            <w:tcBorders>
              <w:top w:val="double" w:sz="6" w:space="0" w:color="000000"/>
              <w:bottom w:val="single" w:sz="6" w:space="0" w:color="000000"/>
            </w:tcBorders>
            <w:tcMar>
              <w:top w:w="113" w:type="dxa"/>
              <w:left w:w="113" w:type="dxa"/>
              <w:bottom w:w="113" w:type="dxa"/>
              <w:right w:w="113" w:type="dxa"/>
            </w:tcMar>
            <w:vAlign w:val="center"/>
            <w:hideMark/>
          </w:tcPr>
          <w:p w14:paraId="37242F17" w14:textId="77777777" w:rsidR="00C45392" w:rsidRDefault="00C45392" w:rsidP="007C77EE">
            <w:pPr>
              <w:jc w:val="center"/>
              <w:rPr>
                <w:i/>
                <w:iCs/>
              </w:rPr>
            </w:pPr>
            <w:r>
              <w:rPr>
                <w:i/>
                <w:iCs/>
              </w:rPr>
              <w:t>ICC</w:t>
            </w:r>
          </w:p>
        </w:tc>
        <w:tc>
          <w:tcPr>
            <w:tcW w:w="1876" w:type="dxa"/>
            <w:tcBorders>
              <w:top w:val="double" w:sz="6" w:space="0" w:color="000000"/>
              <w:bottom w:val="single" w:sz="6" w:space="0" w:color="000000"/>
            </w:tcBorders>
            <w:tcMar>
              <w:top w:w="113" w:type="dxa"/>
              <w:left w:w="113" w:type="dxa"/>
              <w:bottom w:w="113" w:type="dxa"/>
              <w:right w:w="113" w:type="dxa"/>
            </w:tcMar>
            <w:vAlign w:val="center"/>
            <w:hideMark/>
          </w:tcPr>
          <w:p w14:paraId="022F6950" w14:textId="77777777" w:rsidR="00C45392" w:rsidRDefault="00C45392" w:rsidP="007C77EE">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6FE7E160" w14:textId="77777777" w:rsidR="00C45392" w:rsidRDefault="00C45392" w:rsidP="007C77EE">
            <w:pPr>
              <w:jc w:val="center"/>
              <w:rPr>
                <w:i/>
                <w:iCs/>
              </w:rPr>
            </w:pPr>
            <w:r>
              <w:rPr>
                <w:i/>
                <w:iCs/>
              </w:rPr>
              <w:t>Differential Power</w:t>
            </w:r>
          </w:p>
        </w:tc>
      </w:tr>
      <w:tr w:rsidR="00C45392" w14:paraId="672DE0E8" w14:textId="77777777" w:rsidTr="007C77EE">
        <w:tc>
          <w:tcPr>
            <w:tcW w:w="0" w:type="auto"/>
            <w:vAlign w:val="center"/>
            <w:hideMark/>
          </w:tcPr>
          <w:p w14:paraId="6EED8A07" w14:textId="77777777" w:rsidR="00C45392" w:rsidRDefault="00C45392" w:rsidP="007C77EE">
            <w:pPr>
              <w:rPr>
                <w:i/>
                <w:iCs/>
              </w:rPr>
            </w:pPr>
            <w:r>
              <w:rPr>
                <w:i/>
                <w:iCs/>
              </w:rPr>
              <w:t>ICC</w:t>
            </w:r>
          </w:p>
        </w:tc>
        <w:tc>
          <w:tcPr>
            <w:tcW w:w="0" w:type="auto"/>
            <w:tcMar>
              <w:top w:w="113" w:type="dxa"/>
              <w:left w:w="113" w:type="dxa"/>
              <w:bottom w:w="113" w:type="dxa"/>
              <w:right w:w="113" w:type="dxa"/>
            </w:tcMar>
            <w:vAlign w:val="center"/>
            <w:hideMark/>
          </w:tcPr>
          <w:p w14:paraId="29D50F80" w14:textId="77777777" w:rsidR="00C45392" w:rsidRDefault="00C45392" w:rsidP="007C77EE">
            <w:pPr>
              <w:jc w:val="center"/>
            </w:pPr>
            <w:r>
              <w:t>-0.089</w:t>
            </w:r>
            <w:r>
              <w:rPr>
                <w:sz w:val="19"/>
                <w:szCs w:val="19"/>
                <w:vertAlign w:val="superscript"/>
              </w:rPr>
              <w:t>***</w:t>
            </w:r>
          </w:p>
        </w:tc>
        <w:tc>
          <w:tcPr>
            <w:tcW w:w="1079" w:type="dxa"/>
            <w:tcMar>
              <w:top w:w="113" w:type="dxa"/>
              <w:left w:w="113" w:type="dxa"/>
              <w:bottom w:w="113" w:type="dxa"/>
              <w:right w:w="113" w:type="dxa"/>
            </w:tcMar>
            <w:vAlign w:val="center"/>
            <w:hideMark/>
          </w:tcPr>
          <w:p w14:paraId="6DC07D23" w14:textId="77777777" w:rsidR="00C45392" w:rsidRDefault="00C45392" w:rsidP="007C77EE">
            <w:pPr>
              <w:jc w:val="center"/>
            </w:pPr>
            <w:r>
              <w:t> </w:t>
            </w:r>
          </w:p>
        </w:tc>
        <w:tc>
          <w:tcPr>
            <w:tcW w:w="1876" w:type="dxa"/>
            <w:tcMar>
              <w:top w:w="113" w:type="dxa"/>
              <w:left w:w="113" w:type="dxa"/>
              <w:bottom w:w="113" w:type="dxa"/>
              <w:right w:w="113" w:type="dxa"/>
            </w:tcMar>
            <w:vAlign w:val="center"/>
            <w:hideMark/>
          </w:tcPr>
          <w:p w14:paraId="0C8D872D" w14:textId="77777777" w:rsidR="00C45392" w:rsidRDefault="00C45392" w:rsidP="007C77EE">
            <w:pPr>
              <w:jc w:val="center"/>
            </w:pPr>
            <w:r>
              <w:t> </w:t>
            </w:r>
          </w:p>
        </w:tc>
        <w:tc>
          <w:tcPr>
            <w:tcW w:w="0" w:type="auto"/>
            <w:tcMar>
              <w:top w:w="113" w:type="dxa"/>
              <w:left w:w="113" w:type="dxa"/>
              <w:bottom w:w="113" w:type="dxa"/>
              <w:right w:w="113" w:type="dxa"/>
            </w:tcMar>
            <w:vAlign w:val="center"/>
            <w:hideMark/>
          </w:tcPr>
          <w:p w14:paraId="2C878CB6" w14:textId="77777777" w:rsidR="00C45392" w:rsidRDefault="00C45392" w:rsidP="007C77EE">
            <w:pPr>
              <w:jc w:val="center"/>
            </w:pPr>
            <w:r>
              <w:t> </w:t>
            </w:r>
          </w:p>
        </w:tc>
      </w:tr>
      <w:tr w:rsidR="00C45392" w14:paraId="2E0DBB7D" w14:textId="77777777" w:rsidTr="007C77EE">
        <w:tc>
          <w:tcPr>
            <w:tcW w:w="0" w:type="auto"/>
            <w:vAlign w:val="center"/>
            <w:hideMark/>
          </w:tcPr>
          <w:p w14:paraId="661A065C" w14:textId="77777777" w:rsidR="00C45392" w:rsidRDefault="00C45392" w:rsidP="007C77EE">
            <w:pPr>
              <w:rPr>
                <w:i/>
                <w:iCs/>
              </w:rPr>
            </w:pPr>
            <w:r>
              <w:rPr>
                <w:i/>
                <w:iCs/>
              </w:rPr>
              <w:t>Group Consistency</w:t>
            </w:r>
          </w:p>
        </w:tc>
        <w:tc>
          <w:tcPr>
            <w:tcW w:w="0" w:type="auto"/>
            <w:tcMar>
              <w:top w:w="113" w:type="dxa"/>
              <w:left w:w="113" w:type="dxa"/>
              <w:bottom w:w="113" w:type="dxa"/>
              <w:right w:w="113" w:type="dxa"/>
            </w:tcMar>
            <w:vAlign w:val="center"/>
            <w:hideMark/>
          </w:tcPr>
          <w:p w14:paraId="0F72EEB6" w14:textId="77777777" w:rsidR="00C45392" w:rsidRDefault="00C45392" w:rsidP="007C77EE">
            <w:pPr>
              <w:jc w:val="center"/>
            </w:pPr>
            <w:r>
              <w:t>0.120</w:t>
            </w:r>
            <w:r>
              <w:rPr>
                <w:sz w:val="19"/>
                <w:szCs w:val="19"/>
                <w:vertAlign w:val="superscript"/>
              </w:rPr>
              <w:t>***</w:t>
            </w:r>
          </w:p>
        </w:tc>
        <w:tc>
          <w:tcPr>
            <w:tcW w:w="1079" w:type="dxa"/>
            <w:tcMar>
              <w:top w:w="113" w:type="dxa"/>
              <w:left w:w="113" w:type="dxa"/>
              <w:bottom w:w="113" w:type="dxa"/>
              <w:right w:w="113" w:type="dxa"/>
            </w:tcMar>
            <w:vAlign w:val="center"/>
            <w:hideMark/>
          </w:tcPr>
          <w:p w14:paraId="473C7630" w14:textId="77777777" w:rsidR="00C45392" w:rsidRDefault="00C45392" w:rsidP="007C77EE">
            <w:pPr>
              <w:jc w:val="center"/>
            </w:pPr>
            <w:r>
              <w:t>0.211</w:t>
            </w:r>
            <w:r>
              <w:rPr>
                <w:sz w:val="19"/>
                <w:szCs w:val="19"/>
                <w:vertAlign w:val="superscript"/>
              </w:rPr>
              <w:t>***</w:t>
            </w:r>
          </w:p>
        </w:tc>
        <w:tc>
          <w:tcPr>
            <w:tcW w:w="1876" w:type="dxa"/>
            <w:tcMar>
              <w:top w:w="113" w:type="dxa"/>
              <w:left w:w="113" w:type="dxa"/>
              <w:bottom w:w="113" w:type="dxa"/>
              <w:right w:w="113" w:type="dxa"/>
            </w:tcMar>
            <w:vAlign w:val="center"/>
            <w:hideMark/>
          </w:tcPr>
          <w:p w14:paraId="758EE082" w14:textId="77777777" w:rsidR="00C45392" w:rsidRDefault="00C45392" w:rsidP="007C77EE">
            <w:pPr>
              <w:jc w:val="center"/>
            </w:pPr>
            <w:r>
              <w:t> </w:t>
            </w:r>
          </w:p>
        </w:tc>
        <w:tc>
          <w:tcPr>
            <w:tcW w:w="0" w:type="auto"/>
            <w:tcMar>
              <w:top w:w="113" w:type="dxa"/>
              <w:left w:w="113" w:type="dxa"/>
              <w:bottom w:w="113" w:type="dxa"/>
              <w:right w:w="113" w:type="dxa"/>
            </w:tcMar>
            <w:vAlign w:val="center"/>
            <w:hideMark/>
          </w:tcPr>
          <w:p w14:paraId="0547C99A" w14:textId="77777777" w:rsidR="00C45392" w:rsidRDefault="00C45392" w:rsidP="007C77EE">
            <w:pPr>
              <w:jc w:val="center"/>
            </w:pPr>
            <w:r>
              <w:t> </w:t>
            </w:r>
          </w:p>
        </w:tc>
      </w:tr>
      <w:tr w:rsidR="00C45392" w14:paraId="599AEFAA" w14:textId="77777777" w:rsidTr="007C77EE">
        <w:tc>
          <w:tcPr>
            <w:tcW w:w="0" w:type="auto"/>
            <w:vAlign w:val="center"/>
            <w:hideMark/>
          </w:tcPr>
          <w:p w14:paraId="5FDE7A22" w14:textId="77777777" w:rsidR="00C45392" w:rsidRDefault="00C45392" w:rsidP="007C77EE">
            <w:pPr>
              <w:rPr>
                <w:i/>
                <w:iCs/>
              </w:rPr>
            </w:pPr>
            <w:r>
              <w:rPr>
                <w:i/>
                <w:iCs/>
              </w:rPr>
              <w:t>Differential Power</w:t>
            </w:r>
          </w:p>
        </w:tc>
        <w:tc>
          <w:tcPr>
            <w:tcW w:w="0" w:type="auto"/>
            <w:tcMar>
              <w:top w:w="113" w:type="dxa"/>
              <w:left w:w="113" w:type="dxa"/>
              <w:bottom w:w="113" w:type="dxa"/>
              <w:right w:w="113" w:type="dxa"/>
            </w:tcMar>
            <w:vAlign w:val="center"/>
            <w:hideMark/>
          </w:tcPr>
          <w:p w14:paraId="75004E61" w14:textId="77777777" w:rsidR="00C45392" w:rsidRDefault="00C45392" w:rsidP="007C77EE">
            <w:pPr>
              <w:jc w:val="center"/>
            </w:pPr>
            <w:r>
              <w:t>0.067</w:t>
            </w:r>
            <w:r>
              <w:rPr>
                <w:sz w:val="19"/>
                <w:szCs w:val="19"/>
                <w:vertAlign w:val="superscript"/>
              </w:rPr>
              <w:t>***</w:t>
            </w:r>
          </w:p>
        </w:tc>
        <w:tc>
          <w:tcPr>
            <w:tcW w:w="1079" w:type="dxa"/>
            <w:tcMar>
              <w:top w:w="113" w:type="dxa"/>
              <w:left w:w="113" w:type="dxa"/>
              <w:bottom w:w="113" w:type="dxa"/>
              <w:right w:w="113" w:type="dxa"/>
            </w:tcMar>
            <w:vAlign w:val="center"/>
            <w:hideMark/>
          </w:tcPr>
          <w:p w14:paraId="27CBCBE3" w14:textId="77777777" w:rsidR="00C45392" w:rsidRDefault="00C45392" w:rsidP="007C77EE">
            <w:pPr>
              <w:jc w:val="center"/>
            </w:pPr>
            <w:r>
              <w:t>-0.472</w:t>
            </w:r>
            <w:r>
              <w:rPr>
                <w:sz w:val="19"/>
                <w:szCs w:val="19"/>
                <w:vertAlign w:val="superscript"/>
              </w:rPr>
              <w:t>***</w:t>
            </w:r>
          </w:p>
        </w:tc>
        <w:tc>
          <w:tcPr>
            <w:tcW w:w="1876" w:type="dxa"/>
            <w:tcMar>
              <w:top w:w="113" w:type="dxa"/>
              <w:left w:w="113" w:type="dxa"/>
              <w:bottom w:w="113" w:type="dxa"/>
              <w:right w:w="113" w:type="dxa"/>
            </w:tcMar>
            <w:vAlign w:val="center"/>
            <w:hideMark/>
          </w:tcPr>
          <w:p w14:paraId="505985A0" w14:textId="77777777" w:rsidR="00C45392" w:rsidRDefault="00C45392" w:rsidP="007C77EE">
            <w:pPr>
              <w:jc w:val="center"/>
            </w:pPr>
            <w:r>
              <w:t>0.129</w:t>
            </w:r>
            <w:r>
              <w:rPr>
                <w:sz w:val="19"/>
                <w:szCs w:val="19"/>
                <w:vertAlign w:val="superscript"/>
              </w:rPr>
              <w:t>***</w:t>
            </w:r>
          </w:p>
        </w:tc>
        <w:tc>
          <w:tcPr>
            <w:tcW w:w="0" w:type="auto"/>
            <w:tcMar>
              <w:top w:w="113" w:type="dxa"/>
              <w:left w:w="113" w:type="dxa"/>
              <w:bottom w:w="113" w:type="dxa"/>
              <w:right w:w="113" w:type="dxa"/>
            </w:tcMar>
            <w:vAlign w:val="center"/>
            <w:hideMark/>
          </w:tcPr>
          <w:p w14:paraId="156833E1" w14:textId="77777777" w:rsidR="00C45392" w:rsidRDefault="00C45392" w:rsidP="007C77EE">
            <w:pPr>
              <w:jc w:val="center"/>
            </w:pPr>
            <w:r>
              <w:t> </w:t>
            </w:r>
          </w:p>
        </w:tc>
      </w:tr>
      <w:tr w:rsidR="00C45392" w14:paraId="2292DA5E" w14:textId="77777777" w:rsidTr="007C77EE">
        <w:tc>
          <w:tcPr>
            <w:tcW w:w="0" w:type="auto"/>
            <w:vAlign w:val="center"/>
            <w:hideMark/>
          </w:tcPr>
          <w:p w14:paraId="27E93E0D" w14:textId="77777777" w:rsidR="00C45392" w:rsidRDefault="00C45392" w:rsidP="007C77EE">
            <w:pPr>
              <w:rPr>
                <w:i/>
                <w:iCs/>
              </w:rPr>
            </w:pPr>
            <w:r>
              <w:rPr>
                <w:i/>
                <w:iCs/>
              </w:rPr>
              <w:t>Edge Discriminability</w:t>
            </w:r>
          </w:p>
        </w:tc>
        <w:tc>
          <w:tcPr>
            <w:tcW w:w="0" w:type="auto"/>
            <w:tcMar>
              <w:top w:w="113" w:type="dxa"/>
              <w:left w:w="113" w:type="dxa"/>
              <w:bottom w:w="113" w:type="dxa"/>
              <w:right w:w="113" w:type="dxa"/>
            </w:tcMar>
            <w:vAlign w:val="center"/>
            <w:hideMark/>
          </w:tcPr>
          <w:p w14:paraId="39FE44C7" w14:textId="77777777" w:rsidR="00C45392" w:rsidRDefault="00C45392" w:rsidP="007C77EE">
            <w:pPr>
              <w:jc w:val="center"/>
            </w:pPr>
            <w:r>
              <w:t>0.092</w:t>
            </w:r>
            <w:r>
              <w:rPr>
                <w:sz w:val="19"/>
                <w:szCs w:val="19"/>
                <w:vertAlign w:val="superscript"/>
              </w:rPr>
              <w:t>***</w:t>
            </w:r>
          </w:p>
        </w:tc>
        <w:tc>
          <w:tcPr>
            <w:tcW w:w="1079" w:type="dxa"/>
            <w:tcMar>
              <w:top w:w="113" w:type="dxa"/>
              <w:left w:w="113" w:type="dxa"/>
              <w:bottom w:w="113" w:type="dxa"/>
              <w:right w:w="113" w:type="dxa"/>
            </w:tcMar>
            <w:vAlign w:val="center"/>
            <w:hideMark/>
          </w:tcPr>
          <w:p w14:paraId="6AA147C7" w14:textId="77777777" w:rsidR="00C45392" w:rsidRDefault="00C45392" w:rsidP="007C77EE">
            <w:pPr>
              <w:jc w:val="center"/>
            </w:pPr>
            <w:r>
              <w:t>-0.132</w:t>
            </w:r>
            <w:r>
              <w:rPr>
                <w:sz w:val="19"/>
                <w:szCs w:val="19"/>
                <w:vertAlign w:val="superscript"/>
              </w:rPr>
              <w:t>***</w:t>
            </w:r>
          </w:p>
        </w:tc>
        <w:tc>
          <w:tcPr>
            <w:tcW w:w="1876" w:type="dxa"/>
            <w:tcMar>
              <w:top w:w="113" w:type="dxa"/>
              <w:left w:w="113" w:type="dxa"/>
              <w:bottom w:w="113" w:type="dxa"/>
              <w:right w:w="113" w:type="dxa"/>
            </w:tcMar>
            <w:vAlign w:val="center"/>
            <w:hideMark/>
          </w:tcPr>
          <w:p w14:paraId="484B940E" w14:textId="77777777" w:rsidR="00C45392" w:rsidRDefault="00C45392" w:rsidP="007C77EE">
            <w:pPr>
              <w:jc w:val="center"/>
            </w:pPr>
            <w:r>
              <w:t>-0.104</w:t>
            </w:r>
            <w:r>
              <w:rPr>
                <w:sz w:val="19"/>
                <w:szCs w:val="19"/>
                <w:vertAlign w:val="superscript"/>
              </w:rPr>
              <w:t>***</w:t>
            </w:r>
          </w:p>
        </w:tc>
        <w:tc>
          <w:tcPr>
            <w:tcW w:w="0" w:type="auto"/>
            <w:tcMar>
              <w:top w:w="113" w:type="dxa"/>
              <w:left w:w="113" w:type="dxa"/>
              <w:bottom w:w="113" w:type="dxa"/>
              <w:right w:w="113" w:type="dxa"/>
            </w:tcMar>
            <w:vAlign w:val="center"/>
            <w:hideMark/>
          </w:tcPr>
          <w:p w14:paraId="167BB31B" w14:textId="77777777" w:rsidR="00C45392" w:rsidRDefault="00C45392" w:rsidP="007C77EE">
            <w:pPr>
              <w:jc w:val="center"/>
            </w:pPr>
            <w:r>
              <w:t>0.119</w:t>
            </w:r>
            <w:r>
              <w:rPr>
                <w:sz w:val="19"/>
                <w:szCs w:val="19"/>
                <w:vertAlign w:val="superscript"/>
              </w:rPr>
              <w:t>***</w:t>
            </w:r>
          </w:p>
        </w:tc>
      </w:tr>
      <w:tr w:rsidR="00C45392" w14:paraId="26A3FBE4" w14:textId="77777777" w:rsidTr="007C77EE">
        <w:tc>
          <w:tcPr>
            <w:tcW w:w="9360" w:type="dxa"/>
            <w:gridSpan w:val="5"/>
            <w:tcBorders>
              <w:top w:val="single" w:sz="6" w:space="0" w:color="000000"/>
              <w:bottom w:val="double" w:sz="6" w:space="0" w:color="000000"/>
            </w:tcBorders>
            <w:vAlign w:val="center"/>
          </w:tcPr>
          <w:p w14:paraId="76D00D87" w14:textId="77777777" w:rsidR="00C45392" w:rsidRDefault="00C45392" w:rsidP="007C77EE">
            <w:pPr>
              <w:jc w:val="right"/>
              <w:rPr>
                <w:i/>
                <w:iCs/>
                <w:sz w:val="22"/>
              </w:rPr>
            </w:pPr>
            <w:r>
              <w:rPr>
                <w:i/>
                <w:iCs/>
                <w:sz w:val="22"/>
              </w:rPr>
              <w:t>Computed correlation used Spearman-method with listwise-deletion.</w:t>
            </w:r>
          </w:p>
        </w:tc>
      </w:tr>
    </w:tbl>
    <w:p w14:paraId="7C031970" w14:textId="77777777" w:rsidR="00C45392" w:rsidRDefault="00C45392" w:rsidP="00C45392"/>
    <w:p w14:paraId="1DF3E60F" w14:textId="77777777" w:rsidR="00C45392" w:rsidRDefault="00C45392" w:rsidP="00C45392">
      <w:r>
        <w:br w:type="page"/>
      </w:r>
    </w:p>
    <w:p w14:paraId="30CD9768" w14:textId="77777777" w:rsidR="00C45392" w:rsidRDefault="00C45392" w:rsidP="00C45392">
      <w:r>
        <w:lastRenderedPageBreak/>
        <w:t>Supplemental Table 3: Behavioral Correlations</w:t>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C45392" w14:paraId="1C36C459" w14:textId="77777777" w:rsidTr="007C77EE">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A362EF8" w14:textId="77777777" w:rsidR="00C45392" w:rsidRDefault="00C45392" w:rsidP="007C77EE">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6BB4D727" w14:textId="77777777" w:rsidR="00C45392" w:rsidRDefault="00C45392" w:rsidP="007C77EE">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13AEE510" w14:textId="77777777" w:rsidR="00C45392" w:rsidRDefault="00C45392" w:rsidP="007C77EE">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37964DE3" w14:textId="77777777" w:rsidR="00C45392" w:rsidRDefault="00C45392" w:rsidP="007C77EE">
            <w:pPr>
              <w:jc w:val="center"/>
              <w:rPr>
                <w:i/>
                <w:iCs/>
              </w:rPr>
            </w:pPr>
            <w:r>
              <w:rPr>
                <w:i/>
                <w:iCs/>
              </w:rPr>
              <w:t>Participant Discriminability</w:t>
            </w:r>
          </w:p>
        </w:tc>
      </w:tr>
      <w:tr w:rsidR="00C45392" w14:paraId="5A3270E3" w14:textId="77777777" w:rsidTr="007C77EE">
        <w:tc>
          <w:tcPr>
            <w:tcW w:w="0" w:type="auto"/>
            <w:vAlign w:val="center"/>
            <w:hideMark/>
          </w:tcPr>
          <w:p w14:paraId="7C175DB9" w14:textId="77777777" w:rsidR="00C45392" w:rsidRDefault="00C45392" w:rsidP="007C77EE">
            <w:pPr>
              <w:rPr>
                <w:i/>
                <w:iCs/>
              </w:rPr>
            </w:pPr>
            <w:r>
              <w:rPr>
                <w:i/>
                <w:iCs/>
              </w:rPr>
              <w:t>MFQ (mean)</w:t>
            </w:r>
          </w:p>
        </w:tc>
        <w:tc>
          <w:tcPr>
            <w:tcW w:w="0" w:type="auto"/>
            <w:tcMar>
              <w:top w:w="113" w:type="dxa"/>
              <w:left w:w="113" w:type="dxa"/>
              <w:bottom w:w="113" w:type="dxa"/>
              <w:right w:w="113" w:type="dxa"/>
            </w:tcMar>
            <w:vAlign w:val="center"/>
            <w:hideMark/>
          </w:tcPr>
          <w:p w14:paraId="277388C8" w14:textId="77777777" w:rsidR="00C45392" w:rsidRDefault="00C45392" w:rsidP="007C77EE">
            <w:pPr>
              <w:jc w:val="center"/>
            </w:pPr>
            <w:r>
              <w:t>-0.022</w:t>
            </w:r>
          </w:p>
        </w:tc>
        <w:tc>
          <w:tcPr>
            <w:tcW w:w="0" w:type="auto"/>
            <w:tcMar>
              <w:top w:w="113" w:type="dxa"/>
              <w:left w:w="113" w:type="dxa"/>
              <w:bottom w:w="113" w:type="dxa"/>
              <w:right w:w="113" w:type="dxa"/>
            </w:tcMar>
            <w:vAlign w:val="center"/>
            <w:hideMark/>
          </w:tcPr>
          <w:p w14:paraId="16531CD4" w14:textId="77777777" w:rsidR="00C45392" w:rsidRDefault="00C45392" w:rsidP="007C77EE">
            <w:pPr>
              <w:jc w:val="center"/>
            </w:pPr>
            <w:r>
              <w:t>-0.016</w:t>
            </w:r>
          </w:p>
        </w:tc>
        <w:tc>
          <w:tcPr>
            <w:tcW w:w="0" w:type="auto"/>
            <w:tcMar>
              <w:top w:w="113" w:type="dxa"/>
              <w:left w:w="113" w:type="dxa"/>
              <w:bottom w:w="113" w:type="dxa"/>
              <w:right w:w="113" w:type="dxa"/>
            </w:tcMar>
            <w:vAlign w:val="center"/>
            <w:hideMark/>
          </w:tcPr>
          <w:p w14:paraId="0D859F06" w14:textId="77777777" w:rsidR="00C45392" w:rsidRDefault="00C45392" w:rsidP="007C77EE">
            <w:pPr>
              <w:jc w:val="center"/>
            </w:pPr>
            <w:r>
              <w:t>-0.032</w:t>
            </w:r>
          </w:p>
        </w:tc>
      </w:tr>
      <w:tr w:rsidR="00C45392" w14:paraId="5811AD46" w14:textId="77777777" w:rsidTr="007C77EE">
        <w:tc>
          <w:tcPr>
            <w:tcW w:w="0" w:type="auto"/>
            <w:vAlign w:val="center"/>
            <w:hideMark/>
          </w:tcPr>
          <w:p w14:paraId="5C2187C9" w14:textId="77777777" w:rsidR="00C45392" w:rsidRDefault="00C45392" w:rsidP="007C77EE">
            <w:pPr>
              <w:rPr>
                <w:i/>
                <w:iCs/>
              </w:rPr>
            </w:pPr>
            <w:r>
              <w:rPr>
                <w:i/>
                <w:iCs/>
              </w:rPr>
              <w:t>SHAPS (mean)</w:t>
            </w:r>
          </w:p>
        </w:tc>
        <w:tc>
          <w:tcPr>
            <w:tcW w:w="0" w:type="auto"/>
            <w:tcMar>
              <w:top w:w="113" w:type="dxa"/>
              <w:left w:w="113" w:type="dxa"/>
              <w:bottom w:w="113" w:type="dxa"/>
              <w:right w:w="113" w:type="dxa"/>
            </w:tcMar>
            <w:vAlign w:val="center"/>
            <w:hideMark/>
          </w:tcPr>
          <w:p w14:paraId="0D630343" w14:textId="77777777" w:rsidR="00C45392" w:rsidRDefault="00C45392" w:rsidP="007C77EE">
            <w:pPr>
              <w:jc w:val="center"/>
            </w:pPr>
            <w:r>
              <w:t>-0.134</w:t>
            </w:r>
          </w:p>
        </w:tc>
        <w:tc>
          <w:tcPr>
            <w:tcW w:w="0" w:type="auto"/>
            <w:tcMar>
              <w:top w:w="113" w:type="dxa"/>
              <w:left w:w="113" w:type="dxa"/>
              <w:bottom w:w="113" w:type="dxa"/>
              <w:right w:w="113" w:type="dxa"/>
            </w:tcMar>
            <w:vAlign w:val="center"/>
            <w:hideMark/>
          </w:tcPr>
          <w:p w14:paraId="2A80E1A1" w14:textId="77777777" w:rsidR="00C45392" w:rsidRDefault="00C45392" w:rsidP="007C77EE">
            <w:pPr>
              <w:jc w:val="center"/>
            </w:pPr>
            <w:r>
              <w:t>0.106</w:t>
            </w:r>
          </w:p>
        </w:tc>
        <w:tc>
          <w:tcPr>
            <w:tcW w:w="0" w:type="auto"/>
            <w:tcMar>
              <w:top w:w="113" w:type="dxa"/>
              <w:left w:w="113" w:type="dxa"/>
              <w:bottom w:w="113" w:type="dxa"/>
              <w:right w:w="113" w:type="dxa"/>
            </w:tcMar>
            <w:vAlign w:val="center"/>
            <w:hideMark/>
          </w:tcPr>
          <w:p w14:paraId="2D5CB17C" w14:textId="77777777" w:rsidR="00C45392" w:rsidRDefault="00C45392" w:rsidP="007C77EE">
            <w:pPr>
              <w:jc w:val="center"/>
            </w:pPr>
            <w:r>
              <w:t>-0.161</w:t>
            </w:r>
          </w:p>
        </w:tc>
      </w:tr>
      <w:tr w:rsidR="00C45392" w14:paraId="1D26A367" w14:textId="77777777" w:rsidTr="007C77EE">
        <w:tc>
          <w:tcPr>
            <w:tcW w:w="0" w:type="auto"/>
            <w:vAlign w:val="center"/>
            <w:hideMark/>
          </w:tcPr>
          <w:p w14:paraId="39313E5B" w14:textId="77777777" w:rsidR="00C45392" w:rsidRDefault="00C45392" w:rsidP="007C77EE">
            <w:pPr>
              <w:rPr>
                <w:i/>
                <w:iCs/>
              </w:rPr>
            </w:pPr>
            <w:r>
              <w:rPr>
                <w:i/>
                <w:iCs/>
              </w:rPr>
              <w:t>ARI (mean)</w:t>
            </w:r>
          </w:p>
        </w:tc>
        <w:tc>
          <w:tcPr>
            <w:tcW w:w="0" w:type="auto"/>
            <w:tcMar>
              <w:top w:w="113" w:type="dxa"/>
              <w:left w:w="113" w:type="dxa"/>
              <w:bottom w:w="113" w:type="dxa"/>
              <w:right w:w="113" w:type="dxa"/>
            </w:tcMar>
            <w:vAlign w:val="center"/>
            <w:hideMark/>
          </w:tcPr>
          <w:p w14:paraId="3132006D" w14:textId="77777777" w:rsidR="00C45392" w:rsidRDefault="00C45392" w:rsidP="007C77EE">
            <w:pPr>
              <w:jc w:val="center"/>
            </w:pPr>
            <w:r>
              <w:t>-0.058</w:t>
            </w:r>
          </w:p>
        </w:tc>
        <w:tc>
          <w:tcPr>
            <w:tcW w:w="0" w:type="auto"/>
            <w:tcMar>
              <w:top w:w="113" w:type="dxa"/>
              <w:left w:w="113" w:type="dxa"/>
              <w:bottom w:w="113" w:type="dxa"/>
              <w:right w:w="113" w:type="dxa"/>
            </w:tcMar>
            <w:vAlign w:val="center"/>
            <w:hideMark/>
          </w:tcPr>
          <w:p w14:paraId="6647277E" w14:textId="77777777" w:rsidR="00C45392" w:rsidRDefault="00C45392" w:rsidP="007C77EE">
            <w:pPr>
              <w:jc w:val="center"/>
            </w:pPr>
            <w:r>
              <w:t>0.027</w:t>
            </w:r>
          </w:p>
        </w:tc>
        <w:tc>
          <w:tcPr>
            <w:tcW w:w="0" w:type="auto"/>
            <w:tcMar>
              <w:top w:w="113" w:type="dxa"/>
              <w:left w:w="113" w:type="dxa"/>
              <w:bottom w:w="113" w:type="dxa"/>
              <w:right w:w="113" w:type="dxa"/>
            </w:tcMar>
            <w:vAlign w:val="center"/>
            <w:hideMark/>
          </w:tcPr>
          <w:p w14:paraId="52C2FB11" w14:textId="77777777" w:rsidR="00C45392" w:rsidRDefault="00C45392" w:rsidP="007C77EE">
            <w:pPr>
              <w:jc w:val="center"/>
            </w:pPr>
            <w:r>
              <w:t>-0.059</w:t>
            </w:r>
          </w:p>
        </w:tc>
      </w:tr>
      <w:tr w:rsidR="00C45392" w14:paraId="373371A3" w14:textId="77777777" w:rsidTr="007C77EE">
        <w:tc>
          <w:tcPr>
            <w:tcW w:w="0" w:type="auto"/>
            <w:vAlign w:val="center"/>
            <w:hideMark/>
          </w:tcPr>
          <w:p w14:paraId="6E57734B" w14:textId="77777777" w:rsidR="00C45392" w:rsidRDefault="00C45392" w:rsidP="007C77EE">
            <w:pPr>
              <w:rPr>
                <w:i/>
                <w:iCs/>
              </w:rPr>
            </w:pPr>
            <w:r>
              <w:rPr>
                <w:i/>
                <w:iCs/>
              </w:rPr>
              <w:t>SCARED (mean)</w:t>
            </w:r>
          </w:p>
        </w:tc>
        <w:tc>
          <w:tcPr>
            <w:tcW w:w="0" w:type="auto"/>
            <w:tcMar>
              <w:top w:w="113" w:type="dxa"/>
              <w:left w:w="113" w:type="dxa"/>
              <w:bottom w:w="113" w:type="dxa"/>
              <w:right w:w="113" w:type="dxa"/>
            </w:tcMar>
            <w:vAlign w:val="center"/>
            <w:hideMark/>
          </w:tcPr>
          <w:p w14:paraId="2BEEEC06" w14:textId="77777777" w:rsidR="00C45392" w:rsidRDefault="00C45392" w:rsidP="007C77EE">
            <w:pPr>
              <w:jc w:val="center"/>
            </w:pPr>
            <w:r>
              <w:t>0.084</w:t>
            </w:r>
          </w:p>
        </w:tc>
        <w:tc>
          <w:tcPr>
            <w:tcW w:w="0" w:type="auto"/>
            <w:tcMar>
              <w:top w:w="113" w:type="dxa"/>
              <w:left w:w="113" w:type="dxa"/>
              <w:bottom w:w="113" w:type="dxa"/>
              <w:right w:w="113" w:type="dxa"/>
            </w:tcMar>
            <w:vAlign w:val="center"/>
            <w:hideMark/>
          </w:tcPr>
          <w:p w14:paraId="07E16BB0" w14:textId="77777777" w:rsidR="00C45392" w:rsidRDefault="00C45392" w:rsidP="007C77EE">
            <w:pPr>
              <w:jc w:val="center"/>
            </w:pPr>
            <w:r>
              <w:t>-0.055</w:t>
            </w:r>
          </w:p>
        </w:tc>
        <w:tc>
          <w:tcPr>
            <w:tcW w:w="0" w:type="auto"/>
            <w:tcMar>
              <w:top w:w="113" w:type="dxa"/>
              <w:left w:w="113" w:type="dxa"/>
              <w:bottom w:w="113" w:type="dxa"/>
              <w:right w:w="113" w:type="dxa"/>
            </w:tcMar>
            <w:vAlign w:val="center"/>
            <w:hideMark/>
          </w:tcPr>
          <w:p w14:paraId="6DECF9AE" w14:textId="77777777" w:rsidR="00C45392" w:rsidRDefault="00C45392" w:rsidP="007C77EE">
            <w:pPr>
              <w:jc w:val="center"/>
            </w:pPr>
            <w:r>
              <w:t>0.074</w:t>
            </w:r>
          </w:p>
        </w:tc>
      </w:tr>
      <w:tr w:rsidR="00C45392" w14:paraId="7F7C7AF2" w14:textId="77777777" w:rsidTr="007C77EE">
        <w:tc>
          <w:tcPr>
            <w:tcW w:w="0" w:type="auto"/>
            <w:vAlign w:val="center"/>
            <w:hideMark/>
          </w:tcPr>
          <w:p w14:paraId="4B9B4392" w14:textId="77777777" w:rsidR="00C45392" w:rsidRDefault="00C45392" w:rsidP="007C77EE">
            <w:pPr>
              <w:rPr>
                <w:i/>
                <w:iCs/>
              </w:rPr>
            </w:pPr>
            <w:r>
              <w:rPr>
                <w:i/>
                <w:iCs/>
              </w:rPr>
              <w:t>Motion</w:t>
            </w:r>
          </w:p>
        </w:tc>
        <w:tc>
          <w:tcPr>
            <w:tcW w:w="0" w:type="auto"/>
            <w:tcMar>
              <w:top w:w="113" w:type="dxa"/>
              <w:left w:w="113" w:type="dxa"/>
              <w:bottom w:w="113" w:type="dxa"/>
              <w:right w:w="113" w:type="dxa"/>
            </w:tcMar>
            <w:vAlign w:val="center"/>
            <w:hideMark/>
          </w:tcPr>
          <w:p w14:paraId="1E7C0B36" w14:textId="77777777" w:rsidR="00C45392" w:rsidRDefault="00C45392" w:rsidP="007C77EE">
            <w:pPr>
              <w:jc w:val="center"/>
            </w:pPr>
            <w:r>
              <w:t>0.099</w:t>
            </w:r>
          </w:p>
        </w:tc>
        <w:tc>
          <w:tcPr>
            <w:tcW w:w="0" w:type="auto"/>
            <w:tcMar>
              <w:top w:w="113" w:type="dxa"/>
              <w:left w:w="113" w:type="dxa"/>
              <w:bottom w:w="113" w:type="dxa"/>
              <w:right w:w="113" w:type="dxa"/>
            </w:tcMar>
            <w:vAlign w:val="center"/>
            <w:hideMark/>
          </w:tcPr>
          <w:p w14:paraId="17C6E1EC" w14:textId="77777777" w:rsidR="00C45392" w:rsidRDefault="00C45392" w:rsidP="007C77EE">
            <w:pPr>
              <w:jc w:val="center"/>
            </w:pPr>
            <w:r>
              <w:t>-0.185</w:t>
            </w:r>
          </w:p>
        </w:tc>
        <w:tc>
          <w:tcPr>
            <w:tcW w:w="0" w:type="auto"/>
            <w:tcMar>
              <w:top w:w="113" w:type="dxa"/>
              <w:left w:w="113" w:type="dxa"/>
              <w:bottom w:w="113" w:type="dxa"/>
              <w:right w:w="113" w:type="dxa"/>
            </w:tcMar>
            <w:vAlign w:val="center"/>
            <w:hideMark/>
          </w:tcPr>
          <w:p w14:paraId="43D5E344" w14:textId="77777777" w:rsidR="00C45392" w:rsidRDefault="00C45392" w:rsidP="007C77EE">
            <w:pPr>
              <w:jc w:val="center"/>
            </w:pPr>
            <w:r>
              <w:t>0.091</w:t>
            </w:r>
          </w:p>
        </w:tc>
      </w:tr>
      <w:tr w:rsidR="00C45392" w14:paraId="4DAD9754" w14:textId="77777777" w:rsidTr="007C77EE">
        <w:tc>
          <w:tcPr>
            <w:tcW w:w="0" w:type="auto"/>
            <w:vAlign w:val="center"/>
            <w:hideMark/>
          </w:tcPr>
          <w:p w14:paraId="65858E8C" w14:textId="77777777" w:rsidR="00C45392" w:rsidRDefault="00C45392" w:rsidP="007C77EE">
            <w:pPr>
              <w:rPr>
                <w:i/>
                <w:iCs/>
              </w:rPr>
            </w:pPr>
            <w:r>
              <w:rPr>
                <w:i/>
                <w:iCs/>
              </w:rPr>
              <w:t>Max Framewise Displacement</w:t>
            </w:r>
          </w:p>
        </w:tc>
        <w:tc>
          <w:tcPr>
            <w:tcW w:w="0" w:type="auto"/>
            <w:tcMar>
              <w:top w:w="113" w:type="dxa"/>
              <w:left w:w="113" w:type="dxa"/>
              <w:bottom w:w="113" w:type="dxa"/>
              <w:right w:w="113" w:type="dxa"/>
            </w:tcMar>
            <w:vAlign w:val="center"/>
            <w:hideMark/>
          </w:tcPr>
          <w:p w14:paraId="4FBA7BC8" w14:textId="77777777" w:rsidR="00C45392" w:rsidRDefault="00C45392" w:rsidP="007C77EE">
            <w:pPr>
              <w:jc w:val="center"/>
            </w:pPr>
            <w:r>
              <w:t>0.013</w:t>
            </w:r>
          </w:p>
        </w:tc>
        <w:tc>
          <w:tcPr>
            <w:tcW w:w="0" w:type="auto"/>
            <w:tcMar>
              <w:top w:w="113" w:type="dxa"/>
              <w:left w:w="113" w:type="dxa"/>
              <w:bottom w:w="113" w:type="dxa"/>
              <w:right w:w="113" w:type="dxa"/>
            </w:tcMar>
            <w:vAlign w:val="center"/>
            <w:hideMark/>
          </w:tcPr>
          <w:p w14:paraId="402B8937" w14:textId="77777777" w:rsidR="00C45392" w:rsidRDefault="00C45392" w:rsidP="007C77EE">
            <w:pPr>
              <w:jc w:val="center"/>
            </w:pPr>
            <w:r>
              <w:t>-0.121</w:t>
            </w:r>
          </w:p>
        </w:tc>
        <w:tc>
          <w:tcPr>
            <w:tcW w:w="0" w:type="auto"/>
            <w:tcMar>
              <w:top w:w="113" w:type="dxa"/>
              <w:left w:w="113" w:type="dxa"/>
              <w:bottom w:w="113" w:type="dxa"/>
              <w:right w:w="113" w:type="dxa"/>
            </w:tcMar>
            <w:vAlign w:val="center"/>
            <w:hideMark/>
          </w:tcPr>
          <w:p w14:paraId="613BC97C" w14:textId="77777777" w:rsidR="00C45392" w:rsidRDefault="00C45392" w:rsidP="007C77EE">
            <w:pPr>
              <w:jc w:val="center"/>
            </w:pPr>
            <w:r>
              <w:t>0.038</w:t>
            </w:r>
          </w:p>
        </w:tc>
      </w:tr>
      <w:tr w:rsidR="00C45392" w14:paraId="544690E7" w14:textId="77777777" w:rsidTr="007C77EE">
        <w:tc>
          <w:tcPr>
            <w:tcW w:w="0" w:type="auto"/>
            <w:vAlign w:val="center"/>
            <w:hideMark/>
          </w:tcPr>
          <w:p w14:paraId="17933FF8" w14:textId="77777777" w:rsidR="00C45392" w:rsidRDefault="00C45392" w:rsidP="007C77EE">
            <w:pPr>
              <w:rPr>
                <w:i/>
                <w:iCs/>
              </w:rPr>
            </w:pPr>
            <w:r>
              <w:rPr>
                <w:i/>
                <w:iCs/>
              </w:rPr>
              <w:t>Age</w:t>
            </w:r>
          </w:p>
        </w:tc>
        <w:tc>
          <w:tcPr>
            <w:tcW w:w="0" w:type="auto"/>
            <w:tcMar>
              <w:top w:w="113" w:type="dxa"/>
              <w:left w:w="113" w:type="dxa"/>
              <w:bottom w:w="113" w:type="dxa"/>
              <w:right w:w="113" w:type="dxa"/>
            </w:tcMar>
            <w:vAlign w:val="center"/>
            <w:hideMark/>
          </w:tcPr>
          <w:p w14:paraId="0709C764" w14:textId="77777777" w:rsidR="00C45392" w:rsidRDefault="00C45392" w:rsidP="007C77EE">
            <w:pPr>
              <w:jc w:val="center"/>
            </w:pPr>
            <w:r>
              <w:t>-0.053</w:t>
            </w:r>
          </w:p>
        </w:tc>
        <w:tc>
          <w:tcPr>
            <w:tcW w:w="0" w:type="auto"/>
            <w:tcMar>
              <w:top w:w="113" w:type="dxa"/>
              <w:left w:w="113" w:type="dxa"/>
              <w:bottom w:w="113" w:type="dxa"/>
              <w:right w:w="113" w:type="dxa"/>
            </w:tcMar>
            <w:vAlign w:val="center"/>
            <w:hideMark/>
          </w:tcPr>
          <w:p w14:paraId="1D3306F2" w14:textId="77777777" w:rsidR="00C45392" w:rsidRDefault="00C45392" w:rsidP="007C77EE">
            <w:pPr>
              <w:jc w:val="center"/>
            </w:pPr>
            <w:r>
              <w:t>-0.066</w:t>
            </w:r>
          </w:p>
        </w:tc>
        <w:tc>
          <w:tcPr>
            <w:tcW w:w="0" w:type="auto"/>
            <w:tcMar>
              <w:top w:w="113" w:type="dxa"/>
              <w:left w:w="113" w:type="dxa"/>
              <w:bottom w:w="113" w:type="dxa"/>
              <w:right w:w="113" w:type="dxa"/>
            </w:tcMar>
            <w:vAlign w:val="center"/>
            <w:hideMark/>
          </w:tcPr>
          <w:p w14:paraId="499E2D8F" w14:textId="77777777" w:rsidR="00C45392" w:rsidRDefault="00C45392" w:rsidP="007C77EE">
            <w:pPr>
              <w:jc w:val="center"/>
            </w:pPr>
            <w:r>
              <w:t>-0.038</w:t>
            </w:r>
          </w:p>
        </w:tc>
      </w:tr>
      <w:tr w:rsidR="00C45392" w14:paraId="5F6FBFEC" w14:textId="77777777" w:rsidTr="007C77EE">
        <w:tc>
          <w:tcPr>
            <w:tcW w:w="0" w:type="auto"/>
            <w:vAlign w:val="center"/>
            <w:hideMark/>
          </w:tcPr>
          <w:p w14:paraId="3231D279" w14:textId="77777777" w:rsidR="00C45392" w:rsidRDefault="00C45392" w:rsidP="007C77EE">
            <w:pPr>
              <w:rPr>
                <w:i/>
                <w:iCs/>
              </w:rPr>
            </w:pPr>
            <w:r>
              <w:rPr>
                <w:i/>
                <w:iCs/>
              </w:rPr>
              <w:t>Meds-Psychoactive (mean)</w:t>
            </w:r>
          </w:p>
        </w:tc>
        <w:tc>
          <w:tcPr>
            <w:tcW w:w="0" w:type="auto"/>
            <w:tcMar>
              <w:top w:w="113" w:type="dxa"/>
              <w:left w:w="113" w:type="dxa"/>
              <w:bottom w:w="113" w:type="dxa"/>
              <w:right w:w="113" w:type="dxa"/>
            </w:tcMar>
            <w:vAlign w:val="center"/>
            <w:hideMark/>
          </w:tcPr>
          <w:p w14:paraId="3C643CA8" w14:textId="77777777" w:rsidR="00C45392" w:rsidRDefault="00C45392" w:rsidP="007C77EE">
            <w:pPr>
              <w:jc w:val="center"/>
            </w:pPr>
            <w:r>
              <w:t>-0.018</w:t>
            </w:r>
          </w:p>
        </w:tc>
        <w:tc>
          <w:tcPr>
            <w:tcW w:w="0" w:type="auto"/>
            <w:tcMar>
              <w:top w:w="113" w:type="dxa"/>
              <w:left w:w="113" w:type="dxa"/>
              <w:bottom w:w="113" w:type="dxa"/>
              <w:right w:w="113" w:type="dxa"/>
            </w:tcMar>
            <w:vAlign w:val="center"/>
            <w:hideMark/>
          </w:tcPr>
          <w:p w14:paraId="6C77C48E" w14:textId="77777777" w:rsidR="00C45392" w:rsidRDefault="00C45392" w:rsidP="007C77EE">
            <w:pPr>
              <w:jc w:val="center"/>
            </w:pPr>
            <w:r>
              <w:t>-0.078</w:t>
            </w:r>
          </w:p>
        </w:tc>
        <w:tc>
          <w:tcPr>
            <w:tcW w:w="0" w:type="auto"/>
            <w:tcMar>
              <w:top w:w="113" w:type="dxa"/>
              <w:left w:w="113" w:type="dxa"/>
              <w:bottom w:w="113" w:type="dxa"/>
              <w:right w:w="113" w:type="dxa"/>
            </w:tcMar>
            <w:vAlign w:val="center"/>
            <w:hideMark/>
          </w:tcPr>
          <w:p w14:paraId="49BC7F62" w14:textId="77777777" w:rsidR="00C45392" w:rsidRDefault="00C45392" w:rsidP="007C77EE">
            <w:pPr>
              <w:jc w:val="center"/>
            </w:pPr>
            <w:r>
              <w:t>-0.007</w:t>
            </w:r>
          </w:p>
        </w:tc>
      </w:tr>
      <w:tr w:rsidR="00C45392" w14:paraId="280B894B" w14:textId="77777777" w:rsidTr="007C77EE">
        <w:tc>
          <w:tcPr>
            <w:tcW w:w="0" w:type="auto"/>
            <w:vAlign w:val="center"/>
            <w:hideMark/>
          </w:tcPr>
          <w:p w14:paraId="5D229B19" w14:textId="77777777" w:rsidR="00C45392" w:rsidRDefault="00C45392" w:rsidP="007C77EE">
            <w:pPr>
              <w:rPr>
                <w:i/>
                <w:iCs/>
              </w:rPr>
            </w:pPr>
            <w:r>
              <w:rPr>
                <w:i/>
                <w:iCs/>
              </w:rPr>
              <w:t>Meds-Other (mean)</w:t>
            </w:r>
          </w:p>
        </w:tc>
        <w:tc>
          <w:tcPr>
            <w:tcW w:w="0" w:type="auto"/>
            <w:tcMar>
              <w:top w:w="113" w:type="dxa"/>
              <w:left w:w="113" w:type="dxa"/>
              <w:bottom w:w="113" w:type="dxa"/>
              <w:right w:w="113" w:type="dxa"/>
            </w:tcMar>
            <w:vAlign w:val="center"/>
            <w:hideMark/>
          </w:tcPr>
          <w:p w14:paraId="13A4EA2C" w14:textId="77777777" w:rsidR="00C45392" w:rsidRDefault="00C45392" w:rsidP="007C77EE">
            <w:pPr>
              <w:jc w:val="center"/>
            </w:pPr>
            <w:r>
              <w:t>0.003</w:t>
            </w:r>
          </w:p>
        </w:tc>
        <w:tc>
          <w:tcPr>
            <w:tcW w:w="0" w:type="auto"/>
            <w:tcMar>
              <w:top w:w="113" w:type="dxa"/>
              <w:left w:w="113" w:type="dxa"/>
              <w:bottom w:w="113" w:type="dxa"/>
              <w:right w:w="113" w:type="dxa"/>
            </w:tcMar>
            <w:vAlign w:val="center"/>
            <w:hideMark/>
          </w:tcPr>
          <w:p w14:paraId="38B85687" w14:textId="77777777" w:rsidR="00C45392" w:rsidRDefault="00C45392" w:rsidP="007C77EE">
            <w:pPr>
              <w:jc w:val="center"/>
            </w:pPr>
            <w:r>
              <w:t>0.013</w:t>
            </w:r>
          </w:p>
        </w:tc>
        <w:tc>
          <w:tcPr>
            <w:tcW w:w="0" w:type="auto"/>
            <w:tcMar>
              <w:top w:w="113" w:type="dxa"/>
              <w:left w:w="113" w:type="dxa"/>
              <w:bottom w:w="113" w:type="dxa"/>
              <w:right w:w="113" w:type="dxa"/>
            </w:tcMar>
            <w:vAlign w:val="center"/>
            <w:hideMark/>
          </w:tcPr>
          <w:p w14:paraId="12DC49E5" w14:textId="77777777" w:rsidR="00C45392" w:rsidRDefault="00C45392" w:rsidP="007C77EE">
            <w:pPr>
              <w:jc w:val="center"/>
            </w:pPr>
            <w:r>
              <w:t>0.042</w:t>
            </w:r>
          </w:p>
        </w:tc>
      </w:tr>
      <w:tr w:rsidR="00C45392" w14:paraId="7C5EADC7" w14:textId="77777777" w:rsidTr="007C77EE">
        <w:tc>
          <w:tcPr>
            <w:tcW w:w="0" w:type="auto"/>
            <w:vAlign w:val="center"/>
            <w:hideMark/>
          </w:tcPr>
          <w:p w14:paraId="5D9ED770" w14:textId="77777777" w:rsidR="00C45392" w:rsidRDefault="00C45392" w:rsidP="007C77EE">
            <w:pPr>
              <w:rPr>
                <w:i/>
                <w:iCs/>
              </w:rPr>
            </w:pPr>
            <w:r>
              <w:rPr>
                <w:i/>
                <w:iCs/>
              </w:rPr>
              <w:t>MFQ (change)</w:t>
            </w:r>
          </w:p>
        </w:tc>
        <w:tc>
          <w:tcPr>
            <w:tcW w:w="0" w:type="auto"/>
            <w:tcMar>
              <w:top w:w="113" w:type="dxa"/>
              <w:left w:w="113" w:type="dxa"/>
              <w:bottom w:w="113" w:type="dxa"/>
              <w:right w:w="113" w:type="dxa"/>
            </w:tcMar>
            <w:vAlign w:val="center"/>
            <w:hideMark/>
          </w:tcPr>
          <w:p w14:paraId="31BBD1AF" w14:textId="77777777" w:rsidR="00C45392" w:rsidRDefault="00C45392" w:rsidP="007C77EE">
            <w:pPr>
              <w:jc w:val="center"/>
            </w:pPr>
            <w:r>
              <w:t>0.051</w:t>
            </w:r>
          </w:p>
        </w:tc>
        <w:tc>
          <w:tcPr>
            <w:tcW w:w="0" w:type="auto"/>
            <w:tcMar>
              <w:top w:w="113" w:type="dxa"/>
              <w:left w:w="113" w:type="dxa"/>
              <w:bottom w:w="113" w:type="dxa"/>
              <w:right w:w="113" w:type="dxa"/>
            </w:tcMar>
            <w:vAlign w:val="center"/>
            <w:hideMark/>
          </w:tcPr>
          <w:p w14:paraId="0D67F2EE" w14:textId="77777777" w:rsidR="00C45392" w:rsidRDefault="00C45392" w:rsidP="007C77EE">
            <w:pPr>
              <w:jc w:val="center"/>
            </w:pPr>
            <w:r>
              <w:t>-0.025</w:t>
            </w:r>
          </w:p>
        </w:tc>
        <w:tc>
          <w:tcPr>
            <w:tcW w:w="0" w:type="auto"/>
            <w:tcMar>
              <w:top w:w="113" w:type="dxa"/>
              <w:left w:w="113" w:type="dxa"/>
              <w:bottom w:w="113" w:type="dxa"/>
              <w:right w:w="113" w:type="dxa"/>
            </w:tcMar>
            <w:vAlign w:val="center"/>
            <w:hideMark/>
          </w:tcPr>
          <w:p w14:paraId="67DF4B75" w14:textId="77777777" w:rsidR="00C45392" w:rsidRDefault="00C45392" w:rsidP="007C77EE">
            <w:pPr>
              <w:jc w:val="center"/>
            </w:pPr>
            <w:r>
              <w:t>-0.032</w:t>
            </w:r>
          </w:p>
        </w:tc>
      </w:tr>
      <w:tr w:rsidR="00C45392" w14:paraId="739915C2" w14:textId="77777777" w:rsidTr="007C77EE">
        <w:tc>
          <w:tcPr>
            <w:tcW w:w="0" w:type="auto"/>
            <w:vAlign w:val="center"/>
            <w:hideMark/>
          </w:tcPr>
          <w:p w14:paraId="573DA92C" w14:textId="77777777" w:rsidR="00C45392" w:rsidRDefault="00C45392" w:rsidP="007C77EE">
            <w:pPr>
              <w:rPr>
                <w:i/>
                <w:iCs/>
              </w:rPr>
            </w:pPr>
            <w:r>
              <w:rPr>
                <w:i/>
                <w:iCs/>
              </w:rPr>
              <w:t>SHAPS (change)</w:t>
            </w:r>
          </w:p>
        </w:tc>
        <w:tc>
          <w:tcPr>
            <w:tcW w:w="0" w:type="auto"/>
            <w:tcMar>
              <w:top w:w="113" w:type="dxa"/>
              <w:left w:w="113" w:type="dxa"/>
              <w:bottom w:w="113" w:type="dxa"/>
              <w:right w:w="113" w:type="dxa"/>
            </w:tcMar>
            <w:vAlign w:val="center"/>
            <w:hideMark/>
          </w:tcPr>
          <w:p w14:paraId="738FDCD1" w14:textId="77777777" w:rsidR="00C45392" w:rsidRDefault="00C45392" w:rsidP="007C77EE">
            <w:pPr>
              <w:jc w:val="center"/>
            </w:pPr>
            <w:r>
              <w:t>-0.082</w:t>
            </w:r>
          </w:p>
        </w:tc>
        <w:tc>
          <w:tcPr>
            <w:tcW w:w="0" w:type="auto"/>
            <w:tcMar>
              <w:top w:w="113" w:type="dxa"/>
              <w:left w:w="113" w:type="dxa"/>
              <w:bottom w:w="113" w:type="dxa"/>
              <w:right w:w="113" w:type="dxa"/>
            </w:tcMar>
            <w:vAlign w:val="center"/>
            <w:hideMark/>
          </w:tcPr>
          <w:p w14:paraId="711723FA" w14:textId="77777777" w:rsidR="00C45392" w:rsidRDefault="00C45392" w:rsidP="007C77EE">
            <w:pPr>
              <w:jc w:val="center"/>
            </w:pPr>
            <w:r>
              <w:t>-0.090</w:t>
            </w:r>
          </w:p>
        </w:tc>
        <w:tc>
          <w:tcPr>
            <w:tcW w:w="0" w:type="auto"/>
            <w:tcMar>
              <w:top w:w="113" w:type="dxa"/>
              <w:left w:w="113" w:type="dxa"/>
              <w:bottom w:w="113" w:type="dxa"/>
              <w:right w:w="113" w:type="dxa"/>
            </w:tcMar>
            <w:vAlign w:val="center"/>
            <w:hideMark/>
          </w:tcPr>
          <w:p w14:paraId="1FCC16F2" w14:textId="77777777" w:rsidR="00C45392" w:rsidRDefault="00C45392" w:rsidP="007C77EE">
            <w:pPr>
              <w:jc w:val="center"/>
            </w:pPr>
            <w:r>
              <w:t>-0.142</w:t>
            </w:r>
          </w:p>
        </w:tc>
      </w:tr>
      <w:tr w:rsidR="00C45392" w14:paraId="174E1A93" w14:textId="77777777" w:rsidTr="007C77EE">
        <w:tc>
          <w:tcPr>
            <w:tcW w:w="0" w:type="auto"/>
            <w:vAlign w:val="center"/>
            <w:hideMark/>
          </w:tcPr>
          <w:p w14:paraId="52E49721" w14:textId="77777777" w:rsidR="00C45392" w:rsidRDefault="00C45392" w:rsidP="007C77EE">
            <w:pPr>
              <w:rPr>
                <w:i/>
                <w:iCs/>
              </w:rPr>
            </w:pPr>
            <w:r>
              <w:rPr>
                <w:i/>
                <w:iCs/>
              </w:rPr>
              <w:t>ARI (change)</w:t>
            </w:r>
          </w:p>
        </w:tc>
        <w:tc>
          <w:tcPr>
            <w:tcW w:w="0" w:type="auto"/>
            <w:tcMar>
              <w:top w:w="113" w:type="dxa"/>
              <w:left w:w="113" w:type="dxa"/>
              <w:bottom w:w="113" w:type="dxa"/>
              <w:right w:w="113" w:type="dxa"/>
            </w:tcMar>
            <w:vAlign w:val="center"/>
            <w:hideMark/>
          </w:tcPr>
          <w:p w14:paraId="2686BD4F" w14:textId="77777777" w:rsidR="00C45392" w:rsidRDefault="00C45392" w:rsidP="007C77EE">
            <w:pPr>
              <w:jc w:val="center"/>
            </w:pPr>
            <w:r>
              <w:t>0.096</w:t>
            </w:r>
          </w:p>
        </w:tc>
        <w:tc>
          <w:tcPr>
            <w:tcW w:w="0" w:type="auto"/>
            <w:tcMar>
              <w:top w:w="113" w:type="dxa"/>
              <w:left w:w="113" w:type="dxa"/>
              <w:bottom w:w="113" w:type="dxa"/>
              <w:right w:w="113" w:type="dxa"/>
            </w:tcMar>
            <w:vAlign w:val="center"/>
            <w:hideMark/>
          </w:tcPr>
          <w:p w14:paraId="1A193DE4" w14:textId="77777777" w:rsidR="00C45392" w:rsidRDefault="00C45392" w:rsidP="007C77EE">
            <w:pPr>
              <w:jc w:val="center"/>
            </w:pPr>
            <w:r>
              <w:t>0.086</w:t>
            </w:r>
          </w:p>
        </w:tc>
        <w:tc>
          <w:tcPr>
            <w:tcW w:w="0" w:type="auto"/>
            <w:tcMar>
              <w:top w:w="113" w:type="dxa"/>
              <w:left w:w="113" w:type="dxa"/>
              <w:bottom w:w="113" w:type="dxa"/>
              <w:right w:w="113" w:type="dxa"/>
            </w:tcMar>
            <w:vAlign w:val="center"/>
            <w:hideMark/>
          </w:tcPr>
          <w:p w14:paraId="55682486" w14:textId="77777777" w:rsidR="00C45392" w:rsidRDefault="00C45392" w:rsidP="007C77EE">
            <w:pPr>
              <w:jc w:val="center"/>
            </w:pPr>
            <w:r>
              <w:t>0.041</w:t>
            </w:r>
          </w:p>
        </w:tc>
      </w:tr>
      <w:tr w:rsidR="00C45392" w14:paraId="7E10BAF8" w14:textId="77777777" w:rsidTr="007C77EE">
        <w:tc>
          <w:tcPr>
            <w:tcW w:w="0" w:type="auto"/>
            <w:vAlign w:val="center"/>
            <w:hideMark/>
          </w:tcPr>
          <w:p w14:paraId="2A5E307A" w14:textId="77777777" w:rsidR="00C45392" w:rsidRDefault="00C45392" w:rsidP="007C77EE">
            <w:pPr>
              <w:rPr>
                <w:i/>
                <w:iCs/>
              </w:rPr>
            </w:pPr>
            <w:r>
              <w:rPr>
                <w:i/>
                <w:iCs/>
              </w:rPr>
              <w:t>SCARED (change)</w:t>
            </w:r>
          </w:p>
        </w:tc>
        <w:tc>
          <w:tcPr>
            <w:tcW w:w="0" w:type="auto"/>
            <w:tcMar>
              <w:top w:w="113" w:type="dxa"/>
              <w:left w:w="113" w:type="dxa"/>
              <w:bottom w:w="113" w:type="dxa"/>
              <w:right w:w="113" w:type="dxa"/>
            </w:tcMar>
            <w:vAlign w:val="center"/>
            <w:hideMark/>
          </w:tcPr>
          <w:p w14:paraId="7A767F33" w14:textId="77777777" w:rsidR="00C45392" w:rsidRDefault="00C45392" w:rsidP="007C77EE">
            <w:pPr>
              <w:jc w:val="center"/>
            </w:pPr>
            <w:r>
              <w:t>-0.078</w:t>
            </w:r>
          </w:p>
        </w:tc>
        <w:tc>
          <w:tcPr>
            <w:tcW w:w="0" w:type="auto"/>
            <w:tcMar>
              <w:top w:w="113" w:type="dxa"/>
              <w:left w:w="113" w:type="dxa"/>
              <w:bottom w:w="113" w:type="dxa"/>
              <w:right w:w="113" w:type="dxa"/>
            </w:tcMar>
            <w:vAlign w:val="center"/>
            <w:hideMark/>
          </w:tcPr>
          <w:p w14:paraId="2EFAC14A" w14:textId="77777777" w:rsidR="00C45392" w:rsidRDefault="00C45392" w:rsidP="007C77EE">
            <w:pPr>
              <w:jc w:val="center"/>
            </w:pPr>
            <w:r>
              <w:t>0.115</w:t>
            </w:r>
          </w:p>
        </w:tc>
        <w:tc>
          <w:tcPr>
            <w:tcW w:w="0" w:type="auto"/>
            <w:tcMar>
              <w:top w:w="113" w:type="dxa"/>
              <w:left w:w="113" w:type="dxa"/>
              <w:bottom w:w="113" w:type="dxa"/>
              <w:right w:w="113" w:type="dxa"/>
            </w:tcMar>
            <w:vAlign w:val="center"/>
            <w:hideMark/>
          </w:tcPr>
          <w:p w14:paraId="64D5EDCD" w14:textId="77777777" w:rsidR="00C45392" w:rsidRDefault="00C45392" w:rsidP="007C77EE">
            <w:pPr>
              <w:jc w:val="center"/>
            </w:pPr>
            <w:r>
              <w:t>-0.145</w:t>
            </w:r>
          </w:p>
        </w:tc>
      </w:tr>
      <w:tr w:rsidR="00C45392" w14:paraId="2FC23DCB" w14:textId="77777777" w:rsidTr="007C77EE">
        <w:tc>
          <w:tcPr>
            <w:tcW w:w="0" w:type="auto"/>
            <w:vAlign w:val="center"/>
            <w:hideMark/>
          </w:tcPr>
          <w:p w14:paraId="62E1B2B4" w14:textId="77777777" w:rsidR="00C45392" w:rsidRDefault="00C45392" w:rsidP="007C77EE">
            <w:pPr>
              <w:rPr>
                <w:i/>
                <w:iCs/>
              </w:rPr>
            </w:pPr>
            <w:r>
              <w:rPr>
                <w:i/>
                <w:iCs/>
              </w:rPr>
              <w:t>Meds-Psychoactive (change)</w:t>
            </w:r>
          </w:p>
        </w:tc>
        <w:tc>
          <w:tcPr>
            <w:tcW w:w="0" w:type="auto"/>
            <w:tcMar>
              <w:top w:w="113" w:type="dxa"/>
              <w:left w:w="113" w:type="dxa"/>
              <w:bottom w:w="113" w:type="dxa"/>
              <w:right w:w="113" w:type="dxa"/>
            </w:tcMar>
            <w:vAlign w:val="center"/>
            <w:hideMark/>
          </w:tcPr>
          <w:p w14:paraId="079191EA" w14:textId="77777777" w:rsidR="00C45392" w:rsidRDefault="00C45392" w:rsidP="007C77EE">
            <w:pPr>
              <w:jc w:val="center"/>
            </w:pPr>
            <w:r>
              <w:t>0.004</w:t>
            </w:r>
          </w:p>
        </w:tc>
        <w:tc>
          <w:tcPr>
            <w:tcW w:w="0" w:type="auto"/>
            <w:tcMar>
              <w:top w:w="113" w:type="dxa"/>
              <w:left w:w="113" w:type="dxa"/>
              <w:bottom w:w="113" w:type="dxa"/>
              <w:right w:w="113" w:type="dxa"/>
            </w:tcMar>
            <w:vAlign w:val="center"/>
            <w:hideMark/>
          </w:tcPr>
          <w:p w14:paraId="76976E69" w14:textId="77777777" w:rsidR="00C45392" w:rsidRDefault="00C45392" w:rsidP="007C77EE">
            <w:pPr>
              <w:jc w:val="center"/>
            </w:pPr>
            <w:r>
              <w:t>0.090</w:t>
            </w:r>
          </w:p>
        </w:tc>
        <w:tc>
          <w:tcPr>
            <w:tcW w:w="0" w:type="auto"/>
            <w:tcMar>
              <w:top w:w="113" w:type="dxa"/>
              <w:left w:w="113" w:type="dxa"/>
              <w:bottom w:w="113" w:type="dxa"/>
              <w:right w:w="113" w:type="dxa"/>
            </w:tcMar>
            <w:vAlign w:val="center"/>
            <w:hideMark/>
          </w:tcPr>
          <w:p w14:paraId="2A739906" w14:textId="77777777" w:rsidR="00C45392" w:rsidRDefault="00C45392" w:rsidP="007C77EE">
            <w:pPr>
              <w:jc w:val="center"/>
            </w:pPr>
            <w:r>
              <w:t>0.003</w:t>
            </w:r>
          </w:p>
        </w:tc>
      </w:tr>
      <w:tr w:rsidR="00C45392" w14:paraId="2D4551A3" w14:textId="77777777" w:rsidTr="007C77EE">
        <w:tc>
          <w:tcPr>
            <w:tcW w:w="0" w:type="auto"/>
            <w:vAlign w:val="center"/>
            <w:hideMark/>
          </w:tcPr>
          <w:p w14:paraId="49C95A94" w14:textId="77777777" w:rsidR="00C45392" w:rsidRDefault="00C45392" w:rsidP="007C77EE">
            <w:pPr>
              <w:rPr>
                <w:i/>
                <w:iCs/>
              </w:rPr>
            </w:pPr>
            <w:r>
              <w:rPr>
                <w:i/>
                <w:iCs/>
              </w:rPr>
              <w:t>Meds-Other (change)</w:t>
            </w:r>
          </w:p>
        </w:tc>
        <w:tc>
          <w:tcPr>
            <w:tcW w:w="0" w:type="auto"/>
            <w:tcMar>
              <w:top w:w="113" w:type="dxa"/>
              <w:left w:w="113" w:type="dxa"/>
              <w:bottom w:w="113" w:type="dxa"/>
              <w:right w:w="113" w:type="dxa"/>
            </w:tcMar>
            <w:vAlign w:val="center"/>
            <w:hideMark/>
          </w:tcPr>
          <w:p w14:paraId="4CA4C4B2" w14:textId="77777777" w:rsidR="00C45392" w:rsidRDefault="00C45392" w:rsidP="007C77EE">
            <w:pPr>
              <w:jc w:val="center"/>
            </w:pPr>
            <w:r>
              <w:t>0.223</w:t>
            </w:r>
          </w:p>
        </w:tc>
        <w:tc>
          <w:tcPr>
            <w:tcW w:w="0" w:type="auto"/>
            <w:tcMar>
              <w:top w:w="113" w:type="dxa"/>
              <w:left w:w="113" w:type="dxa"/>
              <w:bottom w:w="113" w:type="dxa"/>
              <w:right w:w="113" w:type="dxa"/>
            </w:tcMar>
            <w:vAlign w:val="center"/>
            <w:hideMark/>
          </w:tcPr>
          <w:p w14:paraId="681AADD7" w14:textId="77777777" w:rsidR="00C45392" w:rsidRDefault="00C45392" w:rsidP="007C77EE">
            <w:pPr>
              <w:jc w:val="center"/>
            </w:pPr>
            <w:r>
              <w:t>-0.162</w:t>
            </w:r>
          </w:p>
        </w:tc>
        <w:tc>
          <w:tcPr>
            <w:tcW w:w="0" w:type="auto"/>
            <w:tcMar>
              <w:top w:w="113" w:type="dxa"/>
              <w:left w:w="113" w:type="dxa"/>
              <w:bottom w:w="113" w:type="dxa"/>
              <w:right w:w="113" w:type="dxa"/>
            </w:tcMar>
            <w:vAlign w:val="center"/>
            <w:hideMark/>
          </w:tcPr>
          <w:p w14:paraId="628BEE64" w14:textId="77777777" w:rsidR="00C45392" w:rsidRDefault="00C45392" w:rsidP="007C77EE">
            <w:pPr>
              <w:jc w:val="center"/>
            </w:pPr>
            <w:r>
              <w:t>0.166</w:t>
            </w:r>
          </w:p>
        </w:tc>
      </w:tr>
      <w:tr w:rsidR="00C45392" w14:paraId="27A24BA8" w14:textId="77777777" w:rsidTr="007C77EE">
        <w:tc>
          <w:tcPr>
            <w:tcW w:w="9360" w:type="dxa"/>
            <w:gridSpan w:val="4"/>
            <w:tcBorders>
              <w:top w:val="single" w:sz="6" w:space="0" w:color="000000"/>
              <w:bottom w:val="double" w:sz="6" w:space="0" w:color="000000"/>
            </w:tcBorders>
            <w:vAlign w:val="center"/>
          </w:tcPr>
          <w:p w14:paraId="5759B5DA" w14:textId="77777777" w:rsidR="00C45392" w:rsidRDefault="00C45392" w:rsidP="007C77EE">
            <w:pPr>
              <w:jc w:val="right"/>
              <w:rPr>
                <w:i/>
                <w:iCs/>
                <w:sz w:val="22"/>
              </w:rPr>
            </w:pPr>
            <w:r>
              <w:rPr>
                <w:i/>
                <w:iCs/>
                <w:sz w:val="22"/>
              </w:rPr>
              <w:t>Computed correlation used Pearson-method with listwise-deletion.</w:t>
            </w:r>
          </w:p>
        </w:tc>
      </w:tr>
    </w:tbl>
    <w:p w14:paraId="183D2F3F" w14:textId="77777777" w:rsidR="00C45392" w:rsidRDefault="00C45392" w:rsidP="00C45392"/>
    <w:p w14:paraId="7E4A34BD" w14:textId="77777777" w:rsidR="00C45392" w:rsidRDefault="00C45392" w:rsidP="00C45392">
      <w:r>
        <w:br w:type="page"/>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C45392" w14:paraId="12871679" w14:textId="77777777" w:rsidTr="007C77EE">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7FD620FB" w14:textId="77777777" w:rsidR="00C45392" w:rsidRDefault="00C45392" w:rsidP="007C77EE">
            <w:pPr>
              <w:jc w:val="center"/>
              <w:rPr>
                <w:i/>
                <w:iCs/>
                <w:szCs w:val="24"/>
              </w:rPr>
            </w:pPr>
            <w:r>
              <w:rPr>
                <w:i/>
                <w:iCs/>
              </w:rPr>
              <w:lastRenderedPageBreak/>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4BC33CB" w14:textId="77777777" w:rsidR="00C45392" w:rsidRDefault="00C45392" w:rsidP="007C77EE">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31BE144" w14:textId="77777777" w:rsidR="00C45392" w:rsidRDefault="00C45392" w:rsidP="007C77EE">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6F9DC478" w14:textId="77777777" w:rsidR="00C45392" w:rsidRDefault="00C45392" w:rsidP="007C77EE">
            <w:pPr>
              <w:jc w:val="center"/>
              <w:rPr>
                <w:i/>
                <w:iCs/>
              </w:rPr>
            </w:pPr>
            <w:r>
              <w:rPr>
                <w:i/>
                <w:iCs/>
              </w:rPr>
              <w:t>Participant Discriminability</w:t>
            </w:r>
          </w:p>
        </w:tc>
      </w:tr>
      <w:tr w:rsidR="00C45392" w14:paraId="03E185DC" w14:textId="77777777" w:rsidTr="007C77EE">
        <w:tc>
          <w:tcPr>
            <w:tcW w:w="0" w:type="auto"/>
            <w:vAlign w:val="center"/>
            <w:hideMark/>
          </w:tcPr>
          <w:p w14:paraId="6375E291" w14:textId="77777777" w:rsidR="00C45392" w:rsidRDefault="00C45392" w:rsidP="007C77EE">
            <w:pPr>
              <w:rPr>
                <w:i/>
                <w:iCs/>
              </w:rPr>
            </w:pPr>
            <w:r>
              <w:rPr>
                <w:i/>
                <w:iCs/>
              </w:rPr>
              <w:t>MFQ (mean)</w:t>
            </w:r>
          </w:p>
        </w:tc>
        <w:tc>
          <w:tcPr>
            <w:tcW w:w="0" w:type="auto"/>
            <w:tcMar>
              <w:top w:w="113" w:type="dxa"/>
              <w:left w:w="113" w:type="dxa"/>
              <w:bottom w:w="113" w:type="dxa"/>
              <w:right w:w="113" w:type="dxa"/>
            </w:tcMar>
            <w:vAlign w:val="center"/>
            <w:hideMark/>
          </w:tcPr>
          <w:p w14:paraId="3C81C0DF" w14:textId="77777777" w:rsidR="00C45392" w:rsidRDefault="00C45392" w:rsidP="007C77EE">
            <w:pPr>
              <w:jc w:val="center"/>
            </w:pPr>
            <w:r>
              <w:t>0.038</w:t>
            </w:r>
          </w:p>
        </w:tc>
        <w:tc>
          <w:tcPr>
            <w:tcW w:w="0" w:type="auto"/>
            <w:tcMar>
              <w:top w:w="113" w:type="dxa"/>
              <w:left w:w="113" w:type="dxa"/>
              <w:bottom w:w="113" w:type="dxa"/>
              <w:right w:w="113" w:type="dxa"/>
            </w:tcMar>
            <w:vAlign w:val="center"/>
            <w:hideMark/>
          </w:tcPr>
          <w:p w14:paraId="58D10FF0" w14:textId="77777777" w:rsidR="00C45392" w:rsidRDefault="00C45392" w:rsidP="007C77EE">
            <w:pPr>
              <w:jc w:val="center"/>
            </w:pPr>
            <w:r>
              <w:t>-0.048</w:t>
            </w:r>
          </w:p>
        </w:tc>
        <w:tc>
          <w:tcPr>
            <w:tcW w:w="0" w:type="auto"/>
            <w:tcMar>
              <w:top w:w="113" w:type="dxa"/>
              <w:left w:w="113" w:type="dxa"/>
              <w:bottom w:w="113" w:type="dxa"/>
              <w:right w:w="113" w:type="dxa"/>
            </w:tcMar>
            <w:vAlign w:val="center"/>
            <w:hideMark/>
          </w:tcPr>
          <w:p w14:paraId="675D5DBA" w14:textId="77777777" w:rsidR="00C45392" w:rsidRDefault="00C45392" w:rsidP="007C77EE">
            <w:pPr>
              <w:jc w:val="center"/>
            </w:pPr>
            <w:r>
              <w:t>0.015</w:t>
            </w:r>
          </w:p>
        </w:tc>
      </w:tr>
      <w:tr w:rsidR="00C45392" w14:paraId="4DEB3BCC" w14:textId="77777777" w:rsidTr="007C77EE">
        <w:tc>
          <w:tcPr>
            <w:tcW w:w="0" w:type="auto"/>
            <w:vAlign w:val="center"/>
            <w:hideMark/>
          </w:tcPr>
          <w:p w14:paraId="7DD901DD" w14:textId="77777777" w:rsidR="00C45392" w:rsidRDefault="00C45392" w:rsidP="007C77EE">
            <w:pPr>
              <w:rPr>
                <w:i/>
                <w:iCs/>
              </w:rPr>
            </w:pPr>
            <w:r>
              <w:rPr>
                <w:i/>
                <w:iCs/>
              </w:rPr>
              <w:t>SHAPS (mean)</w:t>
            </w:r>
          </w:p>
        </w:tc>
        <w:tc>
          <w:tcPr>
            <w:tcW w:w="0" w:type="auto"/>
            <w:tcMar>
              <w:top w:w="113" w:type="dxa"/>
              <w:left w:w="113" w:type="dxa"/>
              <w:bottom w:w="113" w:type="dxa"/>
              <w:right w:w="113" w:type="dxa"/>
            </w:tcMar>
            <w:vAlign w:val="center"/>
            <w:hideMark/>
          </w:tcPr>
          <w:p w14:paraId="09297D4A" w14:textId="77777777" w:rsidR="00C45392" w:rsidRDefault="00C45392" w:rsidP="007C77EE">
            <w:pPr>
              <w:jc w:val="center"/>
            </w:pPr>
            <w:r>
              <w:t>-0.086</w:t>
            </w:r>
          </w:p>
        </w:tc>
        <w:tc>
          <w:tcPr>
            <w:tcW w:w="0" w:type="auto"/>
            <w:tcMar>
              <w:top w:w="113" w:type="dxa"/>
              <w:left w:w="113" w:type="dxa"/>
              <w:bottom w:w="113" w:type="dxa"/>
              <w:right w:w="113" w:type="dxa"/>
            </w:tcMar>
            <w:vAlign w:val="center"/>
            <w:hideMark/>
          </w:tcPr>
          <w:p w14:paraId="17B8390E" w14:textId="77777777" w:rsidR="00C45392" w:rsidRDefault="00C45392" w:rsidP="007C77EE">
            <w:pPr>
              <w:jc w:val="center"/>
            </w:pPr>
            <w:r>
              <w:t>0.146</w:t>
            </w:r>
          </w:p>
        </w:tc>
        <w:tc>
          <w:tcPr>
            <w:tcW w:w="0" w:type="auto"/>
            <w:tcMar>
              <w:top w:w="113" w:type="dxa"/>
              <w:left w:w="113" w:type="dxa"/>
              <w:bottom w:w="113" w:type="dxa"/>
              <w:right w:w="113" w:type="dxa"/>
            </w:tcMar>
            <w:vAlign w:val="center"/>
            <w:hideMark/>
          </w:tcPr>
          <w:p w14:paraId="11719845" w14:textId="77777777" w:rsidR="00C45392" w:rsidRDefault="00C45392" w:rsidP="007C77EE">
            <w:pPr>
              <w:jc w:val="center"/>
            </w:pPr>
            <w:r>
              <w:t>-0.127</w:t>
            </w:r>
          </w:p>
        </w:tc>
      </w:tr>
      <w:tr w:rsidR="00C45392" w14:paraId="568D1E1C" w14:textId="77777777" w:rsidTr="007C77EE">
        <w:tc>
          <w:tcPr>
            <w:tcW w:w="0" w:type="auto"/>
            <w:vAlign w:val="center"/>
            <w:hideMark/>
          </w:tcPr>
          <w:p w14:paraId="5461EBCE" w14:textId="77777777" w:rsidR="00C45392" w:rsidRDefault="00C45392" w:rsidP="007C77EE">
            <w:pPr>
              <w:rPr>
                <w:i/>
                <w:iCs/>
              </w:rPr>
            </w:pPr>
            <w:r>
              <w:rPr>
                <w:i/>
                <w:iCs/>
              </w:rPr>
              <w:t>ARI (mean)</w:t>
            </w:r>
          </w:p>
        </w:tc>
        <w:tc>
          <w:tcPr>
            <w:tcW w:w="0" w:type="auto"/>
            <w:tcMar>
              <w:top w:w="113" w:type="dxa"/>
              <w:left w:w="113" w:type="dxa"/>
              <w:bottom w:w="113" w:type="dxa"/>
              <w:right w:w="113" w:type="dxa"/>
            </w:tcMar>
            <w:vAlign w:val="center"/>
            <w:hideMark/>
          </w:tcPr>
          <w:p w14:paraId="4BA030DA" w14:textId="77777777" w:rsidR="00C45392" w:rsidRDefault="00C45392" w:rsidP="007C77EE">
            <w:pPr>
              <w:jc w:val="center"/>
            </w:pPr>
            <w:r>
              <w:t>-0.014</w:t>
            </w:r>
          </w:p>
        </w:tc>
        <w:tc>
          <w:tcPr>
            <w:tcW w:w="0" w:type="auto"/>
            <w:tcMar>
              <w:top w:w="113" w:type="dxa"/>
              <w:left w:w="113" w:type="dxa"/>
              <w:bottom w:w="113" w:type="dxa"/>
              <w:right w:w="113" w:type="dxa"/>
            </w:tcMar>
            <w:vAlign w:val="center"/>
            <w:hideMark/>
          </w:tcPr>
          <w:p w14:paraId="5B7EEE11" w14:textId="77777777" w:rsidR="00C45392" w:rsidRDefault="00C45392" w:rsidP="007C77EE">
            <w:pPr>
              <w:jc w:val="center"/>
            </w:pPr>
            <w:r>
              <w:t>-0.017</w:t>
            </w:r>
          </w:p>
        </w:tc>
        <w:tc>
          <w:tcPr>
            <w:tcW w:w="0" w:type="auto"/>
            <w:tcMar>
              <w:top w:w="113" w:type="dxa"/>
              <w:left w:w="113" w:type="dxa"/>
              <w:bottom w:w="113" w:type="dxa"/>
              <w:right w:w="113" w:type="dxa"/>
            </w:tcMar>
            <w:vAlign w:val="center"/>
            <w:hideMark/>
          </w:tcPr>
          <w:p w14:paraId="2F7FD7F8" w14:textId="77777777" w:rsidR="00C45392" w:rsidRDefault="00C45392" w:rsidP="007C77EE">
            <w:pPr>
              <w:jc w:val="center"/>
            </w:pPr>
            <w:r>
              <w:t>-0.042</w:t>
            </w:r>
          </w:p>
        </w:tc>
      </w:tr>
      <w:tr w:rsidR="00C45392" w14:paraId="1655EFF3" w14:textId="77777777" w:rsidTr="007C77EE">
        <w:tc>
          <w:tcPr>
            <w:tcW w:w="0" w:type="auto"/>
            <w:vAlign w:val="center"/>
            <w:hideMark/>
          </w:tcPr>
          <w:p w14:paraId="7EC8E9EA" w14:textId="77777777" w:rsidR="00C45392" w:rsidRDefault="00C45392" w:rsidP="007C77EE">
            <w:pPr>
              <w:rPr>
                <w:i/>
                <w:iCs/>
              </w:rPr>
            </w:pPr>
            <w:r>
              <w:rPr>
                <w:i/>
                <w:iCs/>
              </w:rPr>
              <w:t>SCARED (mean)</w:t>
            </w:r>
          </w:p>
        </w:tc>
        <w:tc>
          <w:tcPr>
            <w:tcW w:w="0" w:type="auto"/>
            <w:tcMar>
              <w:top w:w="113" w:type="dxa"/>
              <w:left w:w="113" w:type="dxa"/>
              <w:bottom w:w="113" w:type="dxa"/>
              <w:right w:w="113" w:type="dxa"/>
            </w:tcMar>
            <w:vAlign w:val="center"/>
            <w:hideMark/>
          </w:tcPr>
          <w:p w14:paraId="7CC2BCBA" w14:textId="77777777" w:rsidR="00C45392" w:rsidRDefault="00C45392" w:rsidP="007C77EE">
            <w:pPr>
              <w:jc w:val="center"/>
            </w:pPr>
            <w:r>
              <w:t>0.159</w:t>
            </w:r>
          </w:p>
        </w:tc>
        <w:tc>
          <w:tcPr>
            <w:tcW w:w="0" w:type="auto"/>
            <w:tcMar>
              <w:top w:w="113" w:type="dxa"/>
              <w:left w:w="113" w:type="dxa"/>
              <w:bottom w:w="113" w:type="dxa"/>
              <w:right w:w="113" w:type="dxa"/>
            </w:tcMar>
            <w:vAlign w:val="center"/>
            <w:hideMark/>
          </w:tcPr>
          <w:p w14:paraId="55CF1C30" w14:textId="77777777" w:rsidR="00C45392" w:rsidRDefault="00C45392" w:rsidP="007C77EE">
            <w:pPr>
              <w:jc w:val="center"/>
            </w:pPr>
            <w:r>
              <w:t>-0.071</w:t>
            </w:r>
          </w:p>
        </w:tc>
        <w:tc>
          <w:tcPr>
            <w:tcW w:w="0" w:type="auto"/>
            <w:tcMar>
              <w:top w:w="113" w:type="dxa"/>
              <w:left w:w="113" w:type="dxa"/>
              <w:bottom w:w="113" w:type="dxa"/>
              <w:right w:w="113" w:type="dxa"/>
            </w:tcMar>
            <w:vAlign w:val="center"/>
            <w:hideMark/>
          </w:tcPr>
          <w:p w14:paraId="05793795" w14:textId="77777777" w:rsidR="00C45392" w:rsidRDefault="00C45392" w:rsidP="007C77EE">
            <w:pPr>
              <w:jc w:val="center"/>
            </w:pPr>
            <w:r>
              <w:t>0.122</w:t>
            </w:r>
          </w:p>
        </w:tc>
      </w:tr>
      <w:tr w:rsidR="00C45392" w14:paraId="69C91ECB" w14:textId="77777777" w:rsidTr="007C77EE">
        <w:tc>
          <w:tcPr>
            <w:tcW w:w="0" w:type="auto"/>
            <w:vAlign w:val="center"/>
            <w:hideMark/>
          </w:tcPr>
          <w:p w14:paraId="79E3062E" w14:textId="77777777" w:rsidR="00C45392" w:rsidRDefault="00C45392" w:rsidP="007C77EE">
            <w:pPr>
              <w:rPr>
                <w:i/>
                <w:iCs/>
              </w:rPr>
            </w:pPr>
            <w:r>
              <w:rPr>
                <w:i/>
                <w:iCs/>
              </w:rPr>
              <w:t>Motion</w:t>
            </w:r>
          </w:p>
        </w:tc>
        <w:tc>
          <w:tcPr>
            <w:tcW w:w="0" w:type="auto"/>
            <w:tcMar>
              <w:top w:w="113" w:type="dxa"/>
              <w:left w:w="113" w:type="dxa"/>
              <w:bottom w:w="113" w:type="dxa"/>
              <w:right w:w="113" w:type="dxa"/>
            </w:tcMar>
            <w:vAlign w:val="center"/>
            <w:hideMark/>
          </w:tcPr>
          <w:p w14:paraId="157108CD" w14:textId="77777777" w:rsidR="00C45392" w:rsidRDefault="00C45392" w:rsidP="007C77EE">
            <w:pPr>
              <w:jc w:val="center"/>
            </w:pPr>
            <w:r>
              <w:t>-0.016</w:t>
            </w:r>
          </w:p>
        </w:tc>
        <w:tc>
          <w:tcPr>
            <w:tcW w:w="0" w:type="auto"/>
            <w:tcMar>
              <w:top w:w="113" w:type="dxa"/>
              <w:left w:w="113" w:type="dxa"/>
              <w:bottom w:w="113" w:type="dxa"/>
              <w:right w:w="113" w:type="dxa"/>
            </w:tcMar>
            <w:vAlign w:val="center"/>
            <w:hideMark/>
          </w:tcPr>
          <w:p w14:paraId="2C6B5E24" w14:textId="77777777" w:rsidR="00C45392" w:rsidRDefault="00C45392" w:rsidP="007C77EE">
            <w:pPr>
              <w:jc w:val="center"/>
            </w:pPr>
            <w:r>
              <w:t>-0.074</w:t>
            </w:r>
          </w:p>
        </w:tc>
        <w:tc>
          <w:tcPr>
            <w:tcW w:w="0" w:type="auto"/>
            <w:tcMar>
              <w:top w:w="113" w:type="dxa"/>
              <w:left w:w="113" w:type="dxa"/>
              <w:bottom w:w="113" w:type="dxa"/>
              <w:right w:w="113" w:type="dxa"/>
            </w:tcMar>
            <w:vAlign w:val="center"/>
            <w:hideMark/>
          </w:tcPr>
          <w:p w14:paraId="2E07515D" w14:textId="77777777" w:rsidR="00C45392" w:rsidRDefault="00C45392" w:rsidP="007C77EE">
            <w:pPr>
              <w:jc w:val="center"/>
            </w:pPr>
            <w:r>
              <w:t>-0.026</w:t>
            </w:r>
          </w:p>
        </w:tc>
      </w:tr>
      <w:tr w:rsidR="00C45392" w14:paraId="6279EAE1" w14:textId="77777777" w:rsidTr="007C77EE">
        <w:tc>
          <w:tcPr>
            <w:tcW w:w="0" w:type="auto"/>
            <w:vAlign w:val="center"/>
            <w:hideMark/>
          </w:tcPr>
          <w:p w14:paraId="63AF52EC" w14:textId="77777777" w:rsidR="00C45392" w:rsidRDefault="00C45392" w:rsidP="007C77EE">
            <w:pPr>
              <w:rPr>
                <w:i/>
                <w:iCs/>
              </w:rPr>
            </w:pPr>
            <w:r>
              <w:rPr>
                <w:i/>
                <w:iCs/>
              </w:rPr>
              <w:t>Max Framewise Displacement</w:t>
            </w:r>
          </w:p>
        </w:tc>
        <w:tc>
          <w:tcPr>
            <w:tcW w:w="0" w:type="auto"/>
            <w:tcMar>
              <w:top w:w="113" w:type="dxa"/>
              <w:left w:w="113" w:type="dxa"/>
              <w:bottom w:w="113" w:type="dxa"/>
              <w:right w:w="113" w:type="dxa"/>
            </w:tcMar>
            <w:vAlign w:val="center"/>
            <w:hideMark/>
          </w:tcPr>
          <w:p w14:paraId="580D0744" w14:textId="77777777" w:rsidR="00C45392" w:rsidRDefault="00C45392" w:rsidP="007C77EE">
            <w:pPr>
              <w:jc w:val="center"/>
            </w:pPr>
            <w:r>
              <w:t>0.010</w:t>
            </w:r>
          </w:p>
        </w:tc>
        <w:tc>
          <w:tcPr>
            <w:tcW w:w="0" w:type="auto"/>
            <w:tcMar>
              <w:top w:w="113" w:type="dxa"/>
              <w:left w:w="113" w:type="dxa"/>
              <w:bottom w:w="113" w:type="dxa"/>
              <w:right w:w="113" w:type="dxa"/>
            </w:tcMar>
            <w:vAlign w:val="center"/>
            <w:hideMark/>
          </w:tcPr>
          <w:p w14:paraId="06DCAC40" w14:textId="77777777" w:rsidR="00C45392" w:rsidRDefault="00C45392" w:rsidP="007C77EE">
            <w:pPr>
              <w:jc w:val="center"/>
            </w:pPr>
            <w:r>
              <w:t>-0.146</w:t>
            </w:r>
          </w:p>
        </w:tc>
        <w:tc>
          <w:tcPr>
            <w:tcW w:w="0" w:type="auto"/>
            <w:tcMar>
              <w:top w:w="113" w:type="dxa"/>
              <w:left w:w="113" w:type="dxa"/>
              <w:bottom w:w="113" w:type="dxa"/>
              <w:right w:w="113" w:type="dxa"/>
            </w:tcMar>
            <w:vAlign w:val="center"/>
            <w:hideMark/>
          </w:tcPr>
          <w:p w14:paraId="5AC8BFFB" w14:textId="77777777" w:rsidR="00C45392" w:rsidRDefault="00C45392" w:rsidP="007C77EE">
            <w:pPr>
              <w:jc w:val="center"/>
            </w:pPr>
            <w:r>
              <w:t>0.010</w:t>
            </w:r>
          </w:p>
        </w:tc>
      </w:tr>
      <w:tr w:rsidR="00C45392" w14:paraId="38C8D64A" w14:textId="77777777" w:rsidTr="007C77EE">
        <w:tc>
          <w:tcPr>
            <w:tcW w:w="0" w:type="auto"/>
            <w:vAlign w:val="center"/>
            <w:hideMark/>
          </w:tcPr>
          <w:p w14:paraId="7A34ACC0" w14:textId="77777777" w:rsidR="00C45392" w:rsidRDefault="00C45392" w:rsidP="007C77EE">
            <w:pPr>
              <w:rPr>
                <w:i/>
                <w:iCs/>
              </w:rPr>
            </w:pPr>
            <w:r>
              <w:rPr>
                <w:i/>
                <w:iCs/>
              </w:rPr>
              <w:t>Age</w:t>
            </w:r>
          </w:p>
        </w:tc>
        <w:tc>
          <w:tcPr>
            <w:tcW w:w="0" w:type="auto"/>
            <w:tcMar>
              <w:top w:w="113" w:type="dxa"/>
              <w:left w:w="113" w:type="dxa"/>
              <w:bottom w:w="113" w:type="dxa"/>
              <w:right w:w="113" w:type="dxa"/>
            </w:tcMar>
            <w:vAlign w:val="center"/>
            <w:hideMark/>
          </w:tcPr>
          <w:p w14:paraId="51D43AFC" w14:textId="77777777" w:rsidR="00C45392" w:rsidRDefault="00C45392" w:rsidP="007C77EE">
            <w:pPr>
              <w:jc w:val="center"/>
            </w:pPr>
            <w:r>
              <w:t>-0.073</w:t>
            </w:r>
          </w:p>
        </w:tc>
        <w:tc>
          <w:tcPr>
            <w:tcW w:w="0" w:type="auto"/>
            <w:tcMar>
              <w:top w:w="113" w:type="dxa"/>
              <w:left w:w="113" w:type="dxa"/>
              <w:bottom w:w="113" w:type="dxa"/>
              <w:right w:w="113" w:type="dxa"/>
            </w:tcMar>
            <w:vAlign w:val="center"/>
            <w:hideMark/>
          </w:tcPr>
          <w:p w14:paraId="55E7AB7D" w14:textId="77777777" w:rsidR="00C45392" w:rsidRDefault="00C45392" w:rsidP="007C77EE">
            <w:pPr>
              <w:jc w:val="center"/>
            </w:pPr>
            <w:r>
              <w:t>-0.105</w:t>
            </w:r>
          </w:p>
        </w:tc>
        <w:tc>
          <w:tcPr>
            <w:tcW w:w="0" w:type="auto"/>
            <w:tcMar>
              <w:top w:w="113" w:type="dxa"/>
              <w:left w:w="113" w:type="dxa"/>
              <w:bottom w:w="113" w:type="dxa"/>
              <w:right w:w="113" w:type="dxa"/>
            </w:tcMar>
            <w:vAlign w:val="center"/>
            <w:hideMark/>
          </w:tcPr>
          <w:p w14:paraId="33AAC15D" w14:textId="77777777" w:rsidR="00C45392" w:rsidRDefault="00C45392" w:rsidP="007C77EE">
            <w:pPr>
              <w:jc w:val="center"/>
            </w:pPr>
            <w:r>
              <w:t>-0.086</w:t>
            </w:r>
          </w:p>
        </w:tc>
      </w:tr>
      <w:tr w:rsidR="00C45392" w14:paraId="3261FD87" w14:textId="77777777" w:rsidTr="007C77EE">
        <w:tc>
          <w:tcPr>
            <w:tcW w:w="0" w:type="auto"/>
            <w:vAlign w:val="center"/>
            <w:hideMark/>
          </w:tcPr>
          <w:p w14:paraId="0BD1B5FE" w14:textId="77777777" w:rsidR="00C45392" w:rsidRDefault="00C45392" w:rsidP="007C77EE">
            <w:pPr>
              <w:rPr>
                <w:i/>
                <w:iCs/>
              </w:rPr>
            </w:pPr>
            <w:r>
              <w:rPr>
                <w:i/>
                <w:iCs/>
              </w:rPr>
              <w:t>Meds-Psychoactive (mean)</w:t>
            </w:r>
          </w:p>
        </w:tc>
        <w:tc>
          <w:tcPr>
            <w:tcW w:w="0" w:type="auto"/>
            <w:tcMar>
              <w:top w:w="113" w:type="dxa"/>
              <w:left w:w="113" w:type="dxa"/>
              <w:bottom w:w="113" w:type="dxa"/>
              <w:right w:w="113" w:type="dxa"/>
            </w:tcMar>
            <w:vAlign w:val="center"/>
            <w:hideMark/>
          </w:tcPr>
          <w:p w14:paraId="073F9457" w14:textId="77777777" w:rsidR="00C45392" w:rsidRDefault="00C45392" w:rsidP="007C77EE">
            <w:pPr>
              <w:jc w:val="center"/>
            </w:pPr>
            <w:r>
              <w:t>0.112</w:t>
            </w:r>
          </w:p>
        </w:tc>
        <w:tc>
          <w:tcPr>
            <w:tcW w:w="0" w:type="auto"/>
            <w:tcMar>
              <w:top w:w="113" w:type="dxa"/>
              <w:left w:w="113" w:type="dxa"/>
              <w:bottom w:w="113" w:type="dxa"/>
              <w:right w:w="113" w:type="dxa"/>
            </w:tcMar>
            <w:vAlign w:val="center"/>
            <w:hideMark/>
          </w:tcPr>
          <w:p w14:paraId="2D2A7086" w14:textId="77777777" w:rsidR="00C45392" w:rsidRDefault="00C45392" w:rsidP="007C77EE">
            <w:pPr>
              <w:jc w:val="center"/>
            </w:pPr>
            <w:r>
              <w:t>-0.189</w:t>
            </w:r>
          </w:p>
        </w:tc>
        <w:tc>
          <w:tcPr>
            <w:tcW w:w="0" w:type="auto"/>
            <w:tcMar>
              <w:top w:w="113" w:type="dxa"/>
              <w:left w:w="113" w:type="dxa"/>
              <w:bottom w:w="113" w:type="dxa"/>
              <w:right w:w="113" w:type="dxa"/>
            </w:tcMar>
            <w:vAlign w:val="center"/>
            <w:hideMark/>
          </w:tcPr>
          <w:p w14:paraId="502B90E2" w14:textId="77777777" w:rsidR="00C45392" w:rsidRDefault="00C45392" w:rsidP="007C77EE">
            <w:pPr>
              <w:jc w:val="center"/>
            </w:pPr>
            <w:r>
              <w:t>0.096</w:t>
            </w:r>
          </w:p>
        </w:tc>
      </w:tr>
      <w:tr w:rsidR="00C45392" w14:paraId="23C6CB0E" w14:textId="77777777" w:rsidTr="007C77EE">
        <w:tc>
          <w:tcPr>
            <w:tcW w:w="0" w:type="auto"/>
            <w:vAlign w:val="center"/>
            <w:hideMark/>
          </w:tcPr>
          <w:p w14:paraId="7447EC32" w14:textId="77777777" w:rsidR="00C45392" w:rsidRDefault="00C45392" w:rsidP="007C77EE">
            <w:pPr>
              <w:rPr>
                <w:i/>
                <w:iCs/>
              </w:rPr>
            </w:pPr>
            <w:r>
              <w:rPr>
                <w:i/>
                <w:iCs/>
              </w:rPr>
              <w:t>Meds-Other (mean)</w:t>
            </w:r>
          </w:p>
        </w:tc>
        <w:tc>
          <w:tcPr>
            <w:tcW w:w="0" w:type="auto"/>
            <w:tcMar>
              <w:top w:w="113" w:type="dxa"/>
              <w:left w:w="113" w:type="dxa"/>
              <w:bottom w:w="113" w:type="dxa"/>
              <w:right w:w="113" w:type="dxa"/>
            </w:tcMar>
            <w:vAlign w:val="center"/>
            <w:hideMark/>
          </w:tcPr>
          <w:p w14:paraId="063D374C" w14:textId="77777777" w:rsidR="00C45392" w:rsidRDefault="00C45392" w:rsidP="007C77EE">
            <w:pPr>
              <w:jc w:val="center"/>
            </w:pPr>
            <w:r>
              <w:t>0.023</w:t>
            </w:r>
          </w:p>
        </w:tc>
        <w:tc>
          <w:tcPr>
            <w:tcW w:w="0" w:type="auto"/>
            <w:tcMar>
              <w:top w:w="113" w:type="dxa"/>
              <w:left w:w="113" w:type="dxa"/>
              <w:bottom w:w="113" w:type="dxa"/>
              <w:right w:w="113" w:type="dxa"/>
            </w:tcMar>
            <w:vAlign w:val="center"/>
            <w:hideMark/>
          </w:tcPr>
          <w:p w14:paraId="757F1F45" w14:textId="77777777" w:rsidR="00C45392" w:rsidRDefault="00C45392" w:rsidP="007C77EE">
            <w:pPr>
              <w:jc w:val="center"/>
            </w:pPr>
            <w:r>
              <w:t>0.093</w:t>
            </w:r>
          </w:p>
        </w:tc>
        <w:tc>
          <w:tcPr>
            <w:tcW w:w="0" w:type="auto"/>
            <w:tcMar>
              <w:top w:w="113" w:type="dxa"/>
              <w:left w:w="113" w:type="dxa"/>
              <w:bottom w:w="113" w:type="dxa"/>
              <w:right w:w="113" w:type="dxa"/>
            </w:tcMar>
            <w:vAlign w:val="center"/>
            <w:hideMark/>
          </w:tcPr>
          <w:p w14:paraId="28DF90E8" w14:textId="77777777" w:rsidR="00C45392" w:rsidRDefault="00C45392" w:rsidP="007C77EE">
            <w:pPr>
              <w:jc w:val="center"/>
            </w:pPr>
            <w:r>
              <w:t>0.002</w:t>
            </w:r>
          </w:p>
        </w:tc>
      </w:tr>
      <w:tr w:rsidR="00C45392" w14:paraId="7084DB7D" w14:textId="77777777" w:rsidTr="007C77EE">
        <w:tc>
          <w:tcPr>
            <w:tcW w:w="0" w:type="auto"/>
            <w:vAlign w:val="center"/>
            <w:hideMark/>
          </w:tcPr>
          <w:p w14:paraId="1C68A976" w14:textId="77777777" w:rsidR="00C45392" w:rsidRDefault="00C45392" w:rsidP="007C77EE">
            <w:pPr>
              <w:rPr>
                <w:i/>
                <w:iCs/>
              </w:rPr>
            </w:pPr>
            <w:r>
              <w:rPr>
                <w:i/>
                <w:iCs/>
              </w:rPr>
              <w:t>MFQ (change)</w:t>
            </w:r>
          </w:p>
        </w:tc>
        <w:tc>
          <w:tcPr>
            <w:tcW w:w="0" w:type="auto"/>
            <w:tcMar>
              <w:top w:w="113" w:type="dxa"/>
              <w:left w:w="113" w:type="dxa"/>
              <w:bottom w:w="113" w:type="dxa"/>
              <w:right w:w="113" w:type="dxa"/>
            </w:tcMar>
            <w:vAlign w:val="center"/>
            <w:hideMark/>
          </w:tcPr>
          <w:p w14:paraId="7639D161" w14:textId="77777777" w:rsidR="00C45392" w:rsidRDefault="00C45392" w:rsidP="007C77EE">
            <w:pPr>
              <w:jc w:val="center"/>
            </w:pPr>
            <w:r>
              <w:t>-0.054</w:t>
            </w:r>
          </w:p>
        </w:tc>
        <w:tc>
          <w:tcPr>
            <w:tcW w:w="0" w:type="auto"/>
            <w:tcMar>
              <w:top w:w="113" w:type="dxa"/>
              <w:left w:w="113" w:type="dxa"/>
              <w:bottom w:w="113" w:type="dxa"/>
              <w:right w:w="113" w:type="dxa"/>
            </w:tcMar>
            <w:vAlign w:val="center"/>
            <w:hideMark/>
          </w:tcPr>
          <w:p w14:paraId="23227B50" w14:textId="77777777" w:rsidR="00C45392" w:rsidRDefault="00C45392" w:rsidP="007C77EE">
            <w:pPr>
              <w:jc w:val="center"/>
            </w:pPr>
            <w:r>
              <w:t>0.090</w:t>
            </w:r>
          </w:p>
        </w:tc>
        <w:tc>
          <w:tcPr>
            <w:tcW w:w="0" w:type="auto"/>
            <w:tcMar>
              <w:top w:w="113" w:type="dxa"/>
              <w:left w:w="113" w:type="dxa"/>
              <w:bottom w:w="113" w:type="dxa"/>
              <w:right w:w="113" w:type="dxa"/>
            </w:tcMar>
            <w:vAlign w:val="center"/>
            <w:hideMark/>
          </w:tcPr>
          <w:p w14:paraId="7CE17650" w14:textId="77777777" w:rsidR="00C45392" w:rsidRDefault="00C45392" w:rsidP="007C77EE">
            <w:pPr>
              <w:jc w:val="center"/>
            </w:pPr>
            <w:r>
              <w:t>-0.050</w:t>
            </w:r>
          </w:p>
        </w:tc>
      </w:tr>
      <w:tr w:rsidR="00C45392" w14:paraId="4F5F6A5C" w14:textId="77777777" w:rsidTr="007C77EE">
        <w:tc>
          <w:tcPr>
            <w:tcW w:w="0" w:type="auto"/>
            <w:vAlign w:val="center"/>
            <w:hideMark/>
          </w:tcPr>
          <w:p w14:paraId="33E53123" w14:textId="77777777" w:rsidR="00C45392" w:rsidRDefault="00C45392" w:rsidP="007C77EE">
            <w:pPr>
              <w:rPr>
                <w:i/>
                <w:iCs/>
              </w:rPr>
            </w:pPr>
            <w:r>
              <w:rPr>
                <w:i/>
                <w:iCs/>
              </w:rPr>
              <w:t>SHAPS (change)</w:t>
            </w:r>
          </w:p>
        </w:tc>
        <w:tc>
          <w:tcPr>
            <w:tcW w:w="0" w:type="auto"/>
            <w:tcMar>
              <w:top w:w="113" w:type="dxa"/>
              <w:left w:w="113" w:type="dxa"/>
              <w:bottom w:w="113" w:type="dxa"/>
              <w:right w:w="113" w:type="dxa"/>
            </w:tcMar>
            <w:vAlign w:val="center"/>
            <w:hideMark/>
          </w:tcPr>
          <w:p w14:paraId="7A9AE6C0" w14:textId="77777777" w:rsidR="00C45392" w:rsidRDefault="00C45392" w:rsidP="007C77EE">
            <w:pPr>
              <w:jc w:val="center"/>
            </w:pPr>
            <w:r>
              <w:t>-0.192</w:t>
            </w:r>
          </w:p>
        </w:tc>
        <w:tc>
          <w:tcPr>
            <w:tcW w:w="0" w:type="auto"/>
            <w:tcMar>
              <w:top w:w="113" w:type="dxa"/>
              <w:left w:w="113" w:type="dxa"/>
              <w:bottom w:w="113" w:type="dxa"/>
              <w:right w:w="113" w:type="dxa"/>
            </w:tcMar>
            <w:vAlign w:val="center"/>
            <w:hideMark/>
          </w:tcPr>
          <w:p w14:paraId="23934831" w14:textId="77777777" w:rsidR="00C45392" w:rsidRDefault="00C45392" w:rsidP="007C77EE">
            <w:pPr>
              <w:jc w:val="center"/>
            </w:pPr>
            <w:r>
              <w:t>-0.046</w:t>
            </w:r>
          </w:p>
        </w:tc>
        <w:tc>
          <w:tcPr>
            <w:tcW w:w="0" w:type="auto"/>
            <w:tcMar>
              <w:top w:w="113" w:type="dxa"/>
              <w:left w:w="113" w:type="dxa"/>
              <w:bottom w:w="113" w:type="dxa"/>
              <w:right w:w="113" w:type="dxa"/>
            </w:tcMar>
            <w:vAlign w:val="center"/>
            <w:hideMark/>
          </w:tcPr>
          <w:p w14:paraId="64453DC4" w14:textId="77777777" w:rsidR="00C45392" w:rsidRDefault="00C45392" w:rsidP="007C77EE">
            <w:pPr>
              <w:jc w:val="center"/>
            </w:pPr>
            <w:r>
              <w:t>-0.178</w:t>
            </w:r>
          </w:p>
        </w:tc>
      </w:tr>
      <w:tr w:rsidR="00C45392" w14:paraId="377ACFCE" w14:textId="77777777" w:rsidTr="007C77EE">
        <w:tc>
          <w:tcPr>
            <w:tcW w:w="0" w:type="auto"/>
            <w:vAlign w:val="center"/>
            <w:hideMark/>
          </w:tcPr>
          <w:p w14:paraId="1A802351" w14:textId="77777777" w:rsidR="00C45392" w:rsidRDefault="00C45392" w:rsidP="007C77EE">
            <w:pPr>
              <w:rPr>
                <w:i/>
                <w:iCs/>
              </w:rPr>
            </w:pPr>
            <w:r>
              <w:rPr>
                <w:i/>
                <w:iCs/>
              </w:rPr>
              <w:t>ARI (change)</w:t>
            </w:r>
          </w:p>
        </w:tc>
        <w:tc>
          <w:tcPr>
            <w:tcW w:w="0" w:type="auto"/>
            <w:tcMar>
              <w:top w:w="113" w:type="dxa"/>
              <w:left w:w="113" w:type="dxa"/>
              <w:bottom w:w="113" w:type="dxa"/>
              <w:right w:w="113" w:type="dxa"/>
            </w:tcMar>
            <w:vAlign w:val="center"/>
            <w:hideMark/>
          </w:tcPr>
          <w:p w14:paraId="40D79060" w14:textId="77777777" w:rsidR="00C45392" w:rsidRDefault="00C45392" w:rsidP="007C77EE">
            <w:pPr>
              <w:jc w:val="center"/>
            </w:pPr>
            <w:r>
              <w:t>0.059</w:t>
            </w:r>
          </w:p>
        </w:tc>
        <w:tc>
          <w:tcPr>
            <w:tcW w:w="0" w:type="auto"/>
            <w:tcMar>
              <w:top w:w="113" w:type="dxa"/>
              <w:left w:w="113" w:type="dxa"/>
              <w:bottom w:w="113" w:type="dxa"/>
              <w:right w:w="113" w:type="dxa"/>
            </w:tcMar>
            <w:vAlign w:val="center"/>
            <w:hideMark/>
          </w:tcPr>
          <w:p w14:paraId="28CA8453" w14:textId="77777777" w:rsidR="00C45392" w:rsidRDefault="00C45392" w:rsidP="007C77EE">
            <w:pPr>
              <w:jc w:val="center"/>
            </w:pPr>
            <w:r>
              <w:t>0.221</w:t>
            </w:r>
          </w:p>
        </w:tc>
        <w:tc>
          <w:tcPr>
            <w:tcW w:w="0" w:type="auto"/>
            <w:tcMar>
              <w:top w:w="113" w:type="dxa"/>
              <w:left w:w="113" w:type="dxa"/>
              <w:bottom w:w="113" w:type="dxa"/>
              <w:right w:w="113" w:type="dxa"/>
            </w:tcMar>
            <w:vAlign w:val="center"/>
            <w:hideMark/>
          </w:tcPr>
          <w:p w14:paraId="7C4328A2" w14:textId="77777777" w:rsidR="00C45392" w:rsidRDefault="00C45392" w:rsidP="007C77EE">
            <w:pPr>
              <w:jc w:val="center"/>
            </w:pPr>
            <w:r>
              <w:t>0.081</w:t>
            </w:r>
          </w:p>
        </w:tc>
      </w:tr>
      <w:tr w:rsidR="00C45392" w14:paraId="0E3F6167" w14:textId="77777777" w:rsidTr="007C77EE">
        <w:tc>
          <w:tcPr>
            <w:tcW w:w="0" w:type="auto"/>
            <w:vAlign w:val="center"/>
            <w:hideMark/>
          </w:tcPr>
          <w:p w14:paraId="7D82DC89" w14:textId="77777777" w:rsidR="00C45392" w:rsidRDefault="00C45392" w:rsidP="007C77EE">
            <w:pPr>
              <w:rPr>
                <w:i/>
                <w:iCs/>
              </w:rPr>
            </w:pPr>
            <w:r>
              <w:rPr>
                <w:i/>
                <w:iCs/>
              </w:rPr>
              <w:t>SCARED (change)</w:t>
            </w:r>
          </w:p>
        </w:tc>
        <w:tc>
          <w:tcPr>
            <w:tcW w:w="0" w:type="auto"/>
            <w:tcMar>
              <w:top w:w="113" w:type="dxa"/>
              <w:left w:w="113" w:type="dxa"/>
              <w:bottom w:w="113" w:type="dxa"/>
              <w:right w:w="113" w:type="dxa"/>
            </w:tcMar>
            <w:vAlign w:val="center"/>
            <w:hideMark/>
          </w:tcPr>
          <w:p w14:paraId="205377A5" w14:textId="77777777" w:rsidR="00C45392" w:rsidRDefault="00C45392" w:rsidP="007C77EE">
            <w:pPr>
              <w:jc w:val="center"/>
            </w:pPr>
            <w:r>
              <w:t>-0.059</w:t>
            </w:r>
          </w:p>
        </w:tc>
        <w:tc>
          <w:tcPr>
            <w:tcW w:w="0" w:type="auto"/>
            <w:tcMar>
              <w:top w:w="113" w:type="dxa"/>
              <w:left w:w="113" w:type="dxa"/>
              <w:bottom w:w="113" w:type="dxa"/>
              <w:right w:w="113" w:type="dxa"/>
            </w:tcMar>
            <w:vAlign w:val="center"/>
            <w:hideMark/>
          </w:tcPr>
          <w:p w14:paraId="3D21C2CB" w14:textId="77777777" w:rsidR="00C45392" w:rsidRDefault="00C45392" w:rsidP="007C77EE">
            <w:pPr>
              <w:jc w:val="center"/>
            </w:pPr>
            <w:r>
              <w:t>0.148</w:t>
            </w:r>
          </w:p>
        </w:tc>
        <w:tc>
          <w:tcPr>
            <w:tcW w:w="0" w:type="auto"/>
            <w:tcMar>
              <w:top w:w="113" w:type="dxa"/>
              <w:left w:w="113" w:type="dxa"/>
              <w:bottom w:w="113" w:type="dxa"/>
              <w:right w:w="113" w:type="dxa"/>
            </w:tcMar>
            <w:vAlign w:val="center"/>
            <w:hideMark/>
          </w:tcPr>
          <w:p w14:paraId="533AB505" w14:textId="77777777" w:rsidR="00C45392" w:rsidRDefault="00C45392" w:rsidP="007C77EE">
            <w:pPr>
              <w:jc w:val="center"/>
            </w:pPr>
            <w:r>
              <w:t>-0.050</w:t>
            </w:r>
          </w:p>
        </w:tc>
      </w:tr>
      <w:tr w:rsidR="00C45392" w14:paraId="4EBF87DB" w14:textId="77777777" w:rsidTr="007C77EE">
        <w:tc>
          <w:tcPr>
            <w:tcW w:w="0" w:type="auto"/>
            <w:vAlign w:val="center"/>
            <w:hideMark/>
          </w:tcPr>
          <w:p w14:paraId="30886511" w14:textId="77777777" w:rsidR="00C45392" w:rsidRDefault="00C45392" w:rsidP="007C77EE">
            <w:pPr>
              <w:rPr>
                <w:i/>
                <w:iCs/>
              </w:rPr>
            </w:pPr>
            <w:r>
              <w:rPr>
                <w:i/>
                <w:iCs/>
              </w:rPr>
              <w:t>Meds-Psychoactive (change)</w:t>
            </w:r>
          </w:p>
        </w:tc>
        <w:tc>
          <w:tcPr>
            <w:tcW w:w="0" w:type="auto"/>
            <w:tcMar>
              <w:top w:w="113" w:type="dxa"/>
              <w:left w:w="113" w:type="dxa"/>
              <w:bottom w:w="113" w:type="dxa"/>
              <w:right w:w="113" w:type="dxa"/>
            </w:tcMar>
            <w:vAlign w:val="center"/>
            <w:hideMark/>
          </w:tcPr>
          <w:p w14:paraId="7B99FCF0" w14:textId="77777777" w:rsidR="00C45392" w:rsidRDefault="00C45392" w:rsidP="007C77EE">
            <w:pPr>
              <w:jc w:val="center"/>
            </w:pPr>
            <w:r>
              <w:t>0.045</w:t>
            </w:r>
          </w:p>
        </w:tc>
        <w:tc>
          <w:tcPr>
            <w:tcW w:w="0" w:type="auto"/>
            <w:tcMar>
              <w:top w:w="113" w:type="dxa"/>
              <w:left w:w="113" w:type="dxa"/>
              <w:bottom w:w="113" w:type="dxa"/>
              <w:right w:w="113" w:type="dxa"/>
            </w:tcMar>
            <w:vAlign w:val="center"/>
            <w:hideMark/>
          </w:tcPr>
          <w:p w14:paraId="5D897321" w14:textId="77777777" w:rsidR="00C45392" w:rsidRDefault="00C45392" w:rsidP="007C77EE">
            <w:pPr>
              <w:jc w:val="center"/>
            </w:pPr>
            <w:r>
              <w:t>0.092</w:t>
            </w:r>
          </w:p>
        </w:tc>
        <w:tc>
          <w:tcPr>
            <w:tcW w:w="0" w:type="auto"/>
            <w:tcMar>
              <w:top w:w="113" w:type="dxa"/>
              <w:left w:w="113" w:type="dxa"/>
              <w:bottom w:w="113" w:type="dxa"/>
              <w:right w:w="113" w:type="dxa"/>
            </w:tcMar>
            <w:vAlign w:val="center"/>
            <w:hideMark/>
          </w:tcPr>
          <w:p w14:paraId="7D12A136" w14:textId="77777777" w:rsidR="00C45392" w:rsidRDefault="00C45392" w:rsidP="007C77EE">
            <w:pPr>
              <w:jc w:val="center"/>
            </w:pPr>
            <w:r>
              <w:t>0.030</w:t>
            </w:r>
          </w:p>
        </w:tc>
      </w:tr>
      <w:tr w:rsidR="00C45392" w14:paraId="0EE56B59" w14:textId="77777777" w:rsidTr="007C77EE">
        <w:tc>
          <w:tcPr>
            <w:tcW w:w="0" w:type="auto"/>
            <w:vAlign w:val="center"/>
            <w:hideMark/>
          </w:tcPr>
          <w:p w14:paraId="24CBC47C" w14:textId="77777777" w:rsidR="00C45392" w:rsidRDefault="00C45392" w:rsidP="007C77EE">
            <w:pPr>
              <w:rPr>
                <w:i/>
                <w:iCs/>
              </w:rPr>
            </w:pPr>
            <w:r>
              <w:rPr>
                <w:i/>
                <w:iCs/>
              </w:rPr>
              <w:t>Meds-Other (change)</w:t>
            </w:r>
          </w:p>
        </w:tc>
        <w:tc>
          <w:tcPr>
            <w:tcW w:w="0" w:type="auto"/>
            <w:tcMar>
              <w:top w:w="113" w:type="dxa"/>
              <w:left w:w="113" w:type="dxa"/>
              <w:bottom w:w="113" w:type="dxa"/>
              <w:right w:w="113" w:type="dxa"/>
            </w:tcMar>
            <w:vAlign w:val="center"/>
            <w:hideMark/>
          </w:tcPr>
          <w:p w14:paraId="383DA06A" w14:textId="77777777" w:rsidR="00C45392" w:rsidRDefault="00C45392" w:rsidP="007C77EE">
            <w:pPr>
              <w:jc w:val="center"/>
            </w:pPr>
            <w:r>
              <w:t>0.062</w:t>
            </w:r>
          </w:p>
        </w:tc>
        <w:tc>
          <w:tcPr>
            <w:tcW w:w="0" w:type="auto"/>
            <w:tcMar>
              <w:top w:w="113" w:type="dxa"/>
              <w:left w:w="113" w:type="dxa"/>
              <w:bottom w:w="113" w:type="dxa"/>
              <w:right w:w="113" w:type="dxa"/>
            </w:tcMar>
            <w:vAlign w:val="center"/>
            <w:hideMark/>
          </w:tcPr>
          <w:p w14:paraId="2F3FD468" w14:textId="77777777" w:rsidR="00C45392" w:rsidRDefault="00C45392" w:rsidP="007C77EE">
            <w:pPr>
              <w:jc w:val="center"/>
            </w:pPr>
            <w:r>
              <w:t>-0.064</w:t>
            </w:r>
          </w:p>
        </w:tc>
        <w:tc>
          <w:tcPr>
            <w:tcW w:w="0" w:type="auto"/>
            <w:tcMar>
              <w:top w:w="113" w:type="dxa"/>
              <w:left w:w="113" w:type="dxa"/>
              <w:bottom w:w="113" w:type="dxa"/>
              <w:right w:w="113" w:type="dxa"/>
            </w:tcMar>
            <w:vAlign w:val="center"/>
            <w:hideMark/>
          </w:tcPr>
          <w:p w14:paraId="3EC461B6" w14:textId="77777777" w:rsidR="00C45392" w:rsidRDefault="00C45392" w:rsidP="007C77EE">
            <w:pPr>
              <w:jc w:val="center"/>
            </w:pPr>
            <w:r>
              <w:t>0.057</w:t>
            </w:r>
          </w:p>
        </w:tc>
      </w:tr>
    </w:tbl>
    <w:p w14:paraId="1253DBD9" w14:textId="77777777" w:rsidR="00C45392" w:rsidRDefault="00C45392" w:rsidP="00C45392"/>
    <w:tbl>
      <w:tblPr>
        <w:tblW w:w="0" w:type="auto"/>
        <w:tblCellMar>
          <w:top w:w="15" w:type="dxa"/>
          <w:left w:w="15" w:type="dxa"/>
          <w:bottom w:w="15" w:type="dxa"/>
          <w:right w:w="15" w:type="dxa"/>
        </w:tblCellMar>
        <w:tblLook w:val="04A0" w:firstRow="1" w:lastRow="0" w:firstColumn="1" w:lastColumn="0" w:noHBand="0" w:noVBand="1"/>
      </w:tblPr>
      <w:tblGrid>
        <w:gridCol w:w="9360"/>
      </w:tblGrid>
      <w:tr w:rsidR="00C45392" w14:paraId="64729B51" w14:textId="77777777" w:rsidTr="007C77EE">
        <w:tc>
          <w:tcPr>
            <w:tcW w:w="9360" w:type="dxa"/>
            <w:tcBorders>
              <w:top w:val="single" w:sz="6" w:space="0" w:color="000000"/>
              <w:bottom w:val="double" w:sz="6" w:space="0" w:color="000000"/>
            </w:tcBorders>
            <w:vAlign w:val="center"/>
          </w:tcPr>
          <w:p w14:paraId="3625D53F" w14:textId="77777777" w:rsidR="00C45392" w:rsidRDefault="00C45392" w:rsidP="007C77EE">
            <w:pPr>
              <w:jc w:val="right"/>
              <w:rPr>
                <w:i/>
                <w:iCs/>
                <w:sz w:val="22"/>
              </w:rPr>
            </w:pPr>
            <w:r>
              <w:rPr>
                <w:i/>
                <w:iCs/>
                <w:sz w:val="22"/>
              </w:rPr>
              <w:t>Computed correlation used Spearman-method with listwise-deletion.</w:t>
            </w:r>
          </w:p>
        </w:tc>
      </w:tr>
    </w:tbl>
    <w:p w14:paraId="1BBD4C91" w14:textId="77777777" w:rsidR="00C45392" w:rsidRDefault="00C45392" w:rsidP="00C45392">
      <w:pPr>
        <w:rPr>
          <w:szCs w:val="24"/>
        </w:rPr>
      </w:pPr>
    </w:p>
    <w:p w14:paraId="482F1DDC" w14:textId="77777777" w:rsidR="00C45392" w:rsidRDefault="00C45392" w:rsidP="00C45392">
      <w:pPr>
        <w:rPr>
          <w:szCs w:val="24"/>
        </w:rPr>
      </w:pPr>
    </w:p>
    <w:p w14:paraId="529949D4" w14:textId="77777777" w:rsidR="00C45392" w:rsidRDefault="00C45392" w:rsidP="00C45392">
      <w:pPr>
        <w:rPr>
          <w:szCs w:val="24"/>
        </w:rPr>
      </w:pPr>
    </w:p>
    <w:p w14:paraId="5DB219BD" w14:textId="77777777" w:rsidR="00C45392" w:rsidRDefault="00C45392" w:rsidP="00C45392">
      <w:pPr>
        <w:rPr>
          <w:szCs w:val="24"/>
        </w:rPr>
      </w:pPr>
    </w:p>
    <w:p w14:paraId="14924BB1" w14:textId="77777777" w:rsidR="00C45392" w:rsidRDefault="00C45392" w:rsidP="00C45392">
      <w:pPr>
        <w:rPr>
          <w:szCs w:val="24"/>
        </w:rPr>
      </w:pPr>
    </w:p>
    <w:p w14:paraId="4B6E8B95" w14:textId="77777777" w:rsidR="00C45392" w:rsidRDefault="00C45392" w:rsidP="00C45392">
      <w:pPr>
        <w:rPr>
          <w:szCs w:val="24"/>
        </w:rPr>
      </w:pPr>
    </w:p>
    <w:p w14:paraId="2699245E" w14:textId="77777777" w:rsidR="00C45392" w:rsidRDefault="00C45392">
      <w:pPr>
        <w:rPr>
          <w:szCs w:val="24"/>
        </w:rPr>
      </w:pPr>
      <w:r>
        <w:rPr>
          <w:szCs w:val="24"/>
        </w:rPr>
        <w:br w:type="page"/>
      </w:r>
    </w:p>
    <w:p w14:paraId="2D62366C" w14:textId="0450B0BE" w:rsidR="004C55F7" w:rsidRDefault="00262803" w:rsidP="00466F8F">
      <w:pPr>
        <w:rPr>
          <w:szCs w:val="24"/>
        </w:rPr>
      </w:pPr>
      <w:r>
        <w:rPr>
          <w:szCs w:val="24"/>
        </w:rPr>
        <w:lastRenderedPageBreak/>
        <w:t xml:space="preserve">Supplemental Figure </w:t>
      </w:r>
      <w:r w:rsidR="00CF58B8">
        <w:rPr>
          <w:szCs w:val="24"/>
        </w:rPr>
        <w:t>1</w:t>
      </w:r>
      <w:r>
        <w:rPr>
          <w:szCs w:val="24"/>
        </w:rPr>
        <w:t>: Intraclass correlation coefficients across groups</w:t>
      </w:r>
    </w:p>
    <w:p w14:paraId="0527574A" w14:textId="514C5925" w:rsidR="00262803" w:rsidRDefault="00262803" w:rsidP="00466F8F">
      <w:pPr>
        <w:rPr>
          <w:szCs w:val="24"/>
        </w:rPr>
      </w:pPr>
    </w:p>
    <w:p w14:paraId="79CCBE64" w14:textId="129B5402" w:rsidR="0025456C" w:rsidRDefault="009974AC" w:rsidP="0025456C">
      <w:pPr>
        <w:keepNext/>
      </w:pPr>
      <w:r>
        <w:rPr>
          <w:noProof/>
        </w:rPr>
        <w:drawing>
          <wp:inline distT="0" distB="0" distL="0" distR="0" wp14:anchorId="6BF29E20" wp14:editId="3AFBE6C4">
            <wp:extent cx="5943600" cy="4307205"/>
            <wp:effectExtent l="0" t="0" r="0" b="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rada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307205"/>
                    </a:xfrm>
                    <a:prstGeom prst="rect">
                      <a:avLst/>
                    </a:prstGeom>
                  </pic:spPr>
                </pic:pic>
              </a:graphicData>
            </a:graphic>
          </wp:inline>
        </w:drawing>
      </w:r>
    </w:p>
    <w:p w14:paraId="030B93BD" w14:textId="0627F18A" w:rsidR="00432CD0" w:rsidRPr="0025456C" w:rsidRDefault="00CF71CF" w:rsidP="0025456C">
      <w:r>
        <w:t>Mean intraclass correlation coefficients across 1000-fold bootstrap with replacement.</w:t>
      </w:r>
      <w:r w:rsidR="002E3D96">
        <w:t xml:space="preserve"> </w:t>
      </w:r>
      <w:r w:rsidR="0025456C">
        <w:t xml:space="preserve">Upper and lower hinges of boxes are </w:t>
      </w:r>
      <w:r w:rsidR="002E3D96">
        <w:t xml:space="preserve">first and third quartiles; </w:t>
      </w:r>
      <w:r w:rsidR="00361BAA">
        <w:t xml:space="preserve">horizontal </w:t>
      </w:r>
      <w:r w:rsidR="002E3D96">
        <w:t>black lines are medians</w:t>
      </w:r>
      <w:r w:rsidR="001F1405">
        <w:t xml:space="preserve">; whiskers are </w:t>
      </w:r>
      <w:r w:rsidR="00D94BD8">
        <w:t xml:space="preserve">1.5x interquartile range. </w:t>
      </w:r>
    </w:p>
    <w:p w14:paraId="7904C12C" w14:textId="3956B5FD" w:rsidR="00262803" w:rsidRPr="00432CD0" w:rsidRDefault="00262803" w:rsidP="00432CD0"/>
    <w:p w14:paraId="19F86C7B" w14:textId="77777777" w:rsidR="00262803" w:rsidRDefault="00262803">
      <w:pPr>
        <w:rPr>
          <w:szCs w:val="24"/>
        </w:rPr>
      </w:pPr>
      <w:r>
        <w:rPr>
          <w:szCs w:val="24"/>
        </w:rPr>
        <w:br w:type="page"/>
      </w:r>
    </w:p>
    <w:p w14:paraId="3AA637E6" w14:textId="77777777" w:rsidR="00CF58B8" w:rsidRDefault="00CF58B8" w:rsidP="00CF58B8">
      <w:pPr>
        <w:pStyle w:val="Caption"/>
        <w:rPr>
          <w:i w:val="0"/>
          <w:iCs w:val="0"/>
          <w:color w:val="auto"/>
          <w:sz w:val="24"/>
          <w:szCs w:val="24"/>
        </w:rPr>
      </w:pPr>
      <w:r w:rsidRPr="00765A13">
        <w:rPr>
          <w:i w:val="0"/>
          <w:iCs w:val="0"/>
          <w:color w:val="auto"/>
          <w:sz w:val="24"/>
          <w:szCs w:val="24"/>
        </w:rPr>
        <w:lastRenderedPageBreak/>
        <w:t xml:space="preserve">Supplemental Figure </w:t>
      </w:r>
      <w:r>
        <w:rPr>
          <w:i w:val="0"/>
          <w:iCs w:val="0"/>
          <w:color w:val="auto"/>
          <w:sz w:val="24"/>
          <w:szCs w:val="24"/>
        </w:rPr>
        <w:t>2</w:t>
      </w:r>
      <w:r w:rsidRPr="00765A13">
        <w:rPr>
          <w:i w:val="0"/>
          <w:iCs w:val="0"/>
          <w:color w:val="auto"/>
          <w:sz w:val="24"/>
          <w:szCs w:val="24"/>
        </w:rPr>
        <w:t xml:space="preserve">: </w:t>
      </w:r>
      <w:r>
        <w:rPr>
          <w:i w:val="0"/>
          <w:iCs w:val="0"/>
          <w:color w:val="auto"/>
          <w:sz w:val="24"/>
          <w:szCs w:val="24"/>
        </w:rPr>
        <w:t>Matrices of intraclass correlation coefficients</w:t>
      </w:r>
    </w:p>
    <w:p w14:paraId="15BB4534" w14:textId="0EEB2F3F" w:rsidR="00CF58B8" w:rsidRPr="00B46BBB" w:rsidRDefault="00CF58B8" w:rsidP="00CF58B8">
      <w:pPr>
        <w:pStyle w:val="Caption"/>
        <w:rPr>
          <w:i w:val="0"/>
          <w:iCs w:val="0"/>
          <w:color w:val="auto"/>
          <w:sz w:val="24"/>
          <w:szCs w:val="24"/>
        </w:rPr>
      </w:pPr>
      <w:r>
        <w:rPr>
          <w:noProof/>
        </w:rPr>
        <mc:AlternateContent>
          <mc:Choice Requires="wpg">
            <w:drawing>
              <wp:anchor distT="0" distB="0" distL="114300" distR="114300" simplePos="0" relativeHeight="251657216" behindDoc="0" locked="0" layoutInCell="1" allowOverlap="1" wp14:anchorId="265597F1" wp14:editId="78E40CEF">
                <wp:simplePos x="0" y="0"/>
                <wp:positionH relativeFrom="column">
                  <wp:posOffset>-809625</wp:posOffset>
                </wp:positionH>
                <wp:positionV relativeFrom="paragraph">
                  <wp:posOffset>164465</wp:posOffset>
                </wp:positionV>
                <wp:extent cx="3590925" cy="3261995"/>
                <wp:effectExtent l="0" t="0" r="9525" b="0"/>
                <wp:wrapNone/>
                <wp:docPr id="1" name="Group 1">
                  <a:extLst xmlns:a="http://schemas.openxmlformats.org/drawingml/2006/main">
                    <a:ext uri="{FF2B5EF4-FFF2-40B4-BE49-F238E27FC236}">
                      <a16:creationId xmlns:a16="http://schemas.microsoft.com/office/drawing/2014/main" id="{83426DDD-34D9-319B-B606-A0018B4D04BC}"/>
                    </a:ext>
                  </a:extLst>
                </wp:docPr>
                <wp:cNvGraphicFramePr/>
                <a:graphic xmlns:a="http://schemas.openxmlformats.org/drawingml/2006/main">
                  <a:graphicData uri="http://schemas.microsoft.com/office/word/2010/wordprocessingGroup">
                    <wpg:wgp>
                      <wpg:cNvGrpSpPr/>
                      <wpg:grpSpPr>
                        <a:xfrm>
                          <a:off x="0" y="0"/>
                          <a:ext cx="3590925" cy="3261995"/>
                          <a:chOff x="54324" y="42875"/>
                          <a:chExt cx="3591753" cy="3262450"/>
                        </a:xfrm>
                      </wpg:grpSpPr>
                      <pic:pic xmlns:pic="http://schemas.openxmlformats.org/drawingml/2006/picture">
                        <pic:nvPicPr>
                          <pic:cNvPr id="8" name="Picture 8" descr="Chart, scatter chart&#10;&#10;Description automatically generated">
                            <a:extLst>
                              <a:ext uri="{FF2B5EF4-FFF2-40B4-BE49-F238E27FC236}">
                                <a16:creationId xmlns:a16="http://schemas.microsoft.com/office/drawing/2014/main" id="{299CBFD4-0FC6-7C9D-DDFE-E13182081651}"/>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0497" r="11298"/>
                          <a:stretch/>
                        </pic:blipFill>
                        <pic:spPr bwMode="auto">
                          <a:xfrm>
                            <a:off x="54324" y="329343"/>
                            <a:ext cx="3591753" cy="2975982"/>
                          </a:xfrm>
                          <a:prstGeom prst="rect">
                            <a:avLst/>
                          </a:prstGeom>
                          <a:ln>
                            <a:noFill/>
                          </a:ln>
                          <a:extLst>
                            <a:ext uri="{53640926-AAD7-44D8-BBD7-CCE9431645EC}">
                              <a14:shadowObscured xmlns:a14="http://schemas.microsoft.com/office/drawing/2010/main"/>
                            </a:ext>
                          </a:extLst>
                        </pic:spPr>
                      </pic:pic>
                      <wps:wsp>
                        <wps:cNvPr id="9" name="TextBox 7">
                          <a:extLst>
                            <a:ext uri="{FF2B5EF4-FFF2-40B4-BE49-F238E27FC236}">
                              <a16:creationId xmlns:a16="http://schemas.microsoft.com/office/drawing/2014/main" id="{F38DB438-48B8-79C3-D4B8-F5EE6E8CB21F}"/>
                            </a:ext>
                          </a:extLst>
                        </wps:cNvPr>
                        <wps:cNvSpPr txBox="1"/>
                        <wps:spPr>
                          <a:xfrm>
                            <a:off x="463059" y="42875"/>
                            <a:ext cx="2578268" cy="335310"/>
                          </a:xfrm>
                          <a:prstGeom prst="rect">
                            <a:avLst/>
                          </a:prstGeom>
                          <a:noFill/>
                        </wps:spPr>
                        <wps:txbx>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wps:txbx>
                        <wps:bodyPr wrap="square" rtlCol="0">
                          <a:spAutoFit/>
                        </wps:bodyPr>
                      </wps:wsp>
                    </wpg:wgp>
                  </a:graphicData>
                </a:graphic>
                <wp14:sizeRelH relativeFrom="margin">
                  <wp14:pctWidth>0</wp14:pctWidth>
                </wp14:sizeRelH>
              </wp:anchor>
            </w:drawing>
          </mc:Choice>
          <mc:Fallback>
            <w:pict>
              <v:group w14:anchorId="265597F1" id="Group 1" o:spid="_x0000_s1026" style="position:absolute;margin-left:-63.75pt;margin-top:12.95pt;width:282.75pt;height:256.85pt;z-index:251657216;mso-width-relative:margin" coordorigin="543,428" coordsize="35917,32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Chart, scatter chart&#10;&#10;Description automatically generated" style="position:absolute;left:543;top:3293;width:35917;height:29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">
                  <v:imagedata r:id="rId13" o:title="Chart, scatter chart&#10;&#10;Description automatically generated" cropleft="6879f" cropright="7404f"/>
                </v:shape>
                <v:shapetype id="_x0000_t202" coordsize="21600,21600" o:spt="202" path="m,l,21600r21600,l21600,xe">
                  <v:stroke joinstyle="miter"/>
                  <v:path gradientshapeok="t" o:connecttype="rect"/>
                </v:shapetype>
                <v:shape id="TextBox 7" o:spid="_x0000_s1028" type="#_x0000_t202" style="position:absolute;left:4630;top:428;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v:textbox>
                </v:shape>
              </v:group>
            </w:pict>
          </mc:Fallback>
        </mc:AlternateContent>
      </w:r>
      <w:r>
        <w:rPr>
          <w:noProof/>
          <w:szCs w:val="24"/>
        </w:rPr>
        <mc:AlternateContent>
          <mc:Choice Requires="wpg">
            <w:drawing>
              <wp:anchor distT="0" distB="0" distL="114300" distR="114300" simplePos="0" relativeHeight="251659264" behindDoc="0" locked="0" layoutInCell="1" allowOverlap="1" wp14:anchorId="6B5EF48A" wp14:editId="6F802A79">
                <wp:simplePos x="0" y="0"/>
                <wp:positionH relativeFrom="column">
                  <wp:posOffset>3148007</wp:posOffset>
                </wp:positionH>
                <wp:positionV relativeFrom="paragraph">
                  <wp:posOffset>186690</wp:posOffset>
                </wp:positionV>
                <wp:extent cx="3591520" cy="3268004"/>
                <wp:effectExtent l="0" t="0" r="9525" b="8890"/>
                <wp:wrapNone/>
                <wp:docPr id="3" name="Group 3">
                  <a:extLst xmlns:a="http://schemas.openxmlformats.org/drawingml/2006/main">
                    <a:ext uri="{FF2B5EF4-FFF2-40B4-BE49-F238E27FC236}">
                      <a16:creationId xmlns:a16="http://schemas.microsoft.com/office/drawing/2014/main" id="{98AEEA7D-EB82-F686-A5AC-BABCB1D9CB8B}"/>
                    </a:ext>
                  </a:extLst>
                </wp:docPr>
                <wp:cNvGraphicFramePr/>
                <a:graphic xmlns:a="http://schemas.openxmlformats.org/drawingml/2006/main">
                  <a:graphicData uri="http://schemas.microsoft.com/office/word/2010/wordprocessingGroup">
                    <wpg:wgp>
                      <wpg:cNvGrpSpPr/>
                      <wpg:grpSpPr>
                        <a:xfrm>
                          <a:off x="0" y="0"/>
                          <a:ext cx="3591520" cy="3268004"/>
                          <a:chOff x="0" y="3352652"/>
                          <a:chExt cx="3591754" cy="3268454"/>
                        </a:xfrm>
                      </wpg:grpSpPr>
                      <pic:pic xmlns:pic="http://schemas.openxmlformats.org/drawingml/2006/picture">
                        <pic:nvPicPr>
                          <pic:cNvPr id="4" name="Picture 4" descr="Chart, scatter chart&#10;&#10;Description automatically generated">
                            <a:extLst>
                              <a:ext uri="{FF2B5EF4-FFF2-40B4-BE49-F238E27FC236}">
                                <a16:creationId xmlns:a16="http://schemas.microsoft.com/office/drawing/2014/main" id="{DEE88FBD-DD32-07CC-298D-D7B256EBA9D1}"/>
                              </a:ext>
                            </a:extLst>
                          </pic:cNvPr>
                          <pic:cNvPicPr>
                            <a:picLocks noChangeAspect="1"/>
                          </pic:cNvPicPr>
                        </pic:nvPicPr>
                        <pic:blipFill rotWithShape="1">
                          <a:blip r:embed="rId12"/>
                          <a:srcRect l="9936" r="12020"/>
                          <a:stretch/>
                        </pic:blipFill>
                        <pic:spPr bwMode="auto">
                          <a:xfrm>
                            <a:off x="0" y="3639532"/>
                            <a:ext cx="3591754" cy="2981574"/>
                          </a:xfrm>
                          <a:prstGeom prst="rect">
                            <a:avLst/>
                          </a:prstGeom>
                          <a:ln>
                            <a:noFill/>
                          </a:ln>
                          <a:extLst>
                            <a:ext uri="{53640926-AAD7-44D8-BBD7-CCE9431645EC}">
                              <a14:shadowObscured xmlns:a14="http://schemas.microsoft.com/office/drawing/2010/main"/>
                            </a:ext>
                          </a:extLst>
                        </pic:spPr>
                      </pic:pic>
                      <wps:wsp>
                        <wps:cNvPr id="5" name="TextBox 9">
                          <a:extLst>
                            <a:ext uri="{FF2B5EF4-FFF2-40B4-BE49-F238E27FC236}">
                              <a16:creationId xmlns:a16="http://schemas.microsoft.com/office/drawing/2014/main" id="{2B983B14-06FE-D71B-8A50-5A6545A76F14}"/>
                            </a:ext>
                          </a:extLst>
                        </wps:cNvPr>
                        <wps:cNvSpPr txBox="1"/>
                        <wps:spPr>
                          <a:xfrm>
                            <a:off x="403969" y="3352652"/>
                            <a:ext cx="2578268" cy="335326"/>
                          </a:xfrm>
                          <a:prstGeom prst="rect">
                            <a:avLst/>
                          </a:prstGeom>
                          <a:noFill/>
                        </wps:spPr>
                        <wps:txbx>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6B5EF48A" id="Group 3" o:spid="_x0000_s1029" style="position:absolute;margin-left:247.85pt;margin-top:14.7pt;width:282.8pt;height:257.3pt;z-index:251659264" coordorigin=",33526" coordsize="35917,32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">
                <v:shape id="Picture 4" o:spid="_x0000_s1030" type="#_x0000_t75" alt="Chart, scatter chart&#10;&#10;Description automatically generated" style="position:absolute;top:36395;width:35917;height:29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">
                  <v:imagedata r:id="rId13" o:title="Chart, scatter chart&#10;&#10;Description automatically generated" cropleft="6512f" cropright="7877f"/>
                </v:shape>
                <v:shape id="TextBox 9" o:spid="_x0000_s1031" type="#_x0000_t202" style="position:absolute;left:4039;top:33526;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v:textbox>
                </v:shape>
              </v:group>
            </w:pict>
          </mc:Fallback>
        </mc:AlternateContent>
      </w:r>
      <w:r>
        <w:rPr>
          <w:noProof/>
        </w:rPr>
        <mc:AlternateContent>
          <mc:Choice Requires="wps">
            <w:drawing>
              <wp:anchor distT="0" distB="0" distL="114300" distR="114300" simplePos="0" relativeHeight="251660288" behindDoc="0" locked="0" layoutInCell="1" allowOverlap="1" wp14:anchorId="288583E4" wp14:editId="25218F15">
                <wp:simplePos x="0" y="0"/>
                <wp:positionH relativeFrom="column">
                  <wp:posOffset>-867410</wp:posOffset>
                </wp:positionH>
                <wp:positionV relativeFrom="paragraph">
                  <wp:posOffset>6801485</wp:posOffset>
                </wp:positionV>
                <wp:extent cx="758698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7586980" cy="635"/>
                        </a:xfrm>
                        <a:prstGeom prst="rect">
                          <a:avLst/>
                        </a:prstGeom>
                        <a:solidFill>
                          <a:prstClr val="white"/>
                        </a:solidFill>
                        <a:ln>
                          <a:noFill/>
                        </a:ln>
                      </wps:spPr>
                      <wps:txbx>
                        <w:txbxContent>
                          <w:p w14:paraId="754A337D" w14:textId="77777777" w:rsidR="00CF58B8" w:rsidRPr="00765A13" w:rsidRDefault="00CF58B8" w:rsidP="00CF58B8">
                            <w:pPr>
                              <w:pStyle w:val="Caption"/>
                              <w:rPr>
                                <w:i w:val="0"/>
                                <w:iCs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583E4" id="Text Box 10" o:spid="_x0000_s1032" type="#_x0000_t202" style="position:absolute;margin-left:-68.3pt;margin-top:535.55pt;width:597.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IQIGg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m9vZ3S2FJMVmH29i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" stroked="f">
                <v:textbox style="mso-fit-shape-to-text:t" inset="0,0,0,0">
                  <w:txbxContent>
                    <w:p w14:paraId="754A337D" w14:textId="77777777" w:rsidR="00CF58B8" w:rsidRPr="00765A13" w:rsidRDefault="00CF58B8" w:rsidP="00CF58B8">
                      <w:pPr>
                        <w:pStyle w:val="Caption"/>
                        <w:rPr>
                          <w:i w:val="0"/>
                          <w:iCs w:val="0"/>
                          <w:color w:val="auto"/>
                          <w:sz w:val="24"/>
                          <w:szCs w:val="24"/>
                        </w:rPr>
                      </w:pPr>
                    </w:p>
                  </w:txbxContent>
                </v:textbox>
              </v:shape>
            </w:pict>
          </mc:Fallback>
        </mc:AlternateContent>
      </w:r>
    </w:p>
    <w:p w14:paraId="4C5A9CC7" w14:textId="46F57B2F" w:rsidR="00CF58B8" w:rsidRPr="00466F8F" w:rsidRDefault="00CF58B8" w:rsidP="00CF58B8">
      <w:pPr>
        <w:rPr>
          <w:szCs w:val="24"/>
        </w:rPr>
      </w:pPr>
    </w:p>
    <w:p w14:paraId="4B3D63AC" w14:textId="50CE603E" w:rsidR="00CF58B8" w:rsidRPr="00466F8F" w:rsidRDefault="00CF58B8" w:rsidP="00CF58B8">
      <w:pPr>
        <w:rPr>
          <w:szCs w:val="24"/>
        </w:rPr>
      </w:pPr>
    </w:p>
    <w:p w14:paraId="0D258E1C" w14:textId="182C0D25" w:rsidR="00CF58B8" w:rsidRPr="00466F8F" w:rsidRDefault="00CF58B8" w:rsidP="00CF58B8">
      <w:pPr>
        <w:rPr>
          <w:szCs w:val="24"/>
        </w:rPr>
      </w:pPr>
    </w:p>
    <w:p w14:paraId="0EF5994C" w14:textId="527C80AB" w:rsidR="00944638" w:rsidRDefault="00CF58B8" w:rsidP="00466F8F">
      <w:pPr>
        <w:rPr>
          <w:szCs w:val="24"/>
        </w:rPr>
      </w:pPr>
      <w:r>
        <w:rPr>
          <w:noProof/>
        </w:rPr>
        <mc:AlternateContent>
          <mc:Choice Requires="wps">
            <w:drawing>
              <wp:anchor distT="0" distB="0" distL="114300" distR="114300" simplePos="0" relativeHeight="251663360" behindDoc="0" locked="0" layoutInCell="1" allowOverlap="1" wp14:anchorId="353E6C96" wp14:editId="7FC085ED">
                <wp:simplePos x="0" y="0"/>
                <wp:positionH relativeFrom="column">
                  <wp:posOffset>-771525</wp:posOffset>
                </wp:positionH>
                <wp:positionV relativeFrom="paragraph">
                  <wp:posOffset>2641600</wp:posOffset>
                </wp:positionV>
                <wp:extent cx="3386138" cy="335246"/>
                <wp:effectExtent l="0" t="0" r="0" b="0"/>
                <wp:wrapNone/>
                <wp:docPr id="21" name="TextBox 8"/>
                <wp:cNvGraphicFramePr/>
                <a:graphic xmlns:a="http://schemas.openxmlformats.org/drawingml/2006/main">
                  <a:graphicData uri="http://schemas.microsoft.com/office/word/2010/wordprocessingShape">
                    <wps:wsp>
                      <wps:cNvSpPr txBox="1"/>
                      <wps:spPr>
                        <a:xfrm>
                          <a:off x="0" y="0"/>
                          <a:ext cx="3386138" cy="335246"/>
                        </a:xfrm>
                        <a:prstGeom prst="rect">
                          <a:avLst/>
                        </a:prstGeom>
                        <a:noFill/>
                      </wps:spPr>
                      <wps:txbx>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4 Months</w:t>
                            </w:r>
                          </w:p>
                        </w:txbxContent>
                      </wps:txbx>
                      <wps:bodyPr wrap="square" rtlCol="0">
                        <a:spAutoFit/>
                      </wps:bodyPr>
                    </wps:wsp>
                  </a:graphicData>
                </a:graphic>
                <wp14:sizeRelH relativeFrom="margin">
                  <wp14:pctWidth>0</wp14:pctWidth>
                </wp14:sizeRelH>
              </wp:anchor>
            </w:drawing>
          </mc:Choice>
          <mc:Fallback>
            <w:pict>
              <v:shape w14:anchorId="353E6C96" id="TextBox 8" o:spid="_x0000_s1033" type="#_x0000_t202" style="position:absolute;margin-left:-60.75pt;margin-top:208pt;width:266.65pt;height:26.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" filled="f" stroked="f">
                <v:textbox style="mso-fit-shape-to-text:t">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w:t>
                      </w:r>
                      <w:r>
                        <w:rPr>
                          <w:rFonts w:ascii="Lato" w:hAnsi="Lato" w:cstheme="minorBidi"/>
                          <w:color w:val="000000" w:themeColor="text1"/>
                          <w:kern w:val="24"/>
                          <w:sz w:val="32"/>
                          <w:szCs w:val="32"/>
                        </w:rPr>
                        <w:t>4 Months</w:t>
                      </w:r>
                    </w:p>
                  </w:txbxContent>
                </v:textbox>
              </v:shape>
            </w:pict>
          </mc:Fallback>
        </mc:AlternateContent>
      </w:r>
      <w:r w:rsidRPr="00143EEC">
        <w:rPr>
          <w:noProof/>
        </w:rPr>
        <w:drawing>
          <wp:anchor distT="0" distB="0" distL="114300" distR="114300" simplePos="0" relativeHeight="251661312" behindDoc="1" locked="0" layoutInCell="1" allowOverlap="1" wp14:anchorId="6CF3AA86" wp14:editId="17A3689A">
            <wp:simplePos x="0" y="0"/>
            <wp:positionH relativeFrom="column">
              <wp:posOffset>-1290320</wp:posOffset>
            </wp:positionH>
            <wp:positionV relativeFrom="paragraph">
              <wp:posOffset>2898923</wp:posOffset>
            </wp:positionV>
            <wp:extent cx="4645888" cy="3009900"/>
            <wp:effectExtent l="0" t="0" r="2540" b="0"/>
            <wp:wrapNone/>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5888" cy="3009900"/>
                    </a:xfrm>
                    <a:prstGeom prst="rect">
                      <a:avLst/>
                    </a:prstGeom>
                  </pic:spPr>
                </pic:pic>
              </a:graphicData>
            </a:graphic>
            <wp14:sizeRelH relativeFrom="margin">
              <wp14:pctWidth>0</wp14:pctWidth>
            </wp14:sizeRelH>
            <wp14:sizeRelV relativeFrom="margin">
              <wp14:pctHeight>0</wp14:pctHeight>
            </wp14:sizeRelV>
          </wp:anchor>
        </w:drawing>
      </w:r>
      <w:r>
        <w:rPr>
          <w:noProof/>
          <w:szCs w:val="24"/>
        </w:rPr>
        <mc:AlternateContent>
          <mc:Choice Requires="wpg">
            <w:drawing>
              <wp:anchor distT="0" distB="0" distL="114300" distR="114300" simplePos="0" relativeHeight="251658240" behindDoc="0" locked="0" layoutInCell="1" allowOverlap="1" wp14:anchorId="3308B211" wp14:editId="7A153536">
                <wp:simplePos x="0" y="0"/>
                <wp:positionH relativeFrom="column">
                  <wp:posOffset>3128963</wp:posOffset>
                </wp:positionH>
                <wp:positionV relativeFrom="paragraph">
                  <wp:posOffset>2641600</wp:posOffset>
                </wp:positionV>
                <wp:extent cx="3591518" cy="3244543"/>
                <wp:effectExtent l="0" t="0" r="9525" b="0"/>
                <wp:wrapNone/>
                <wp:docPr id="2" name="Group 2">
                  <a:extLst xmlns:a="http://schemas.openxmlformats.org/drawingml/2006/main">
                    <a:ext uri="{FF2B5EF4-FFF2-40B4-BE49-F238E27FC236}">
                      <a16:creationId xmlns:a16="http://schemas.microsoft.com/office/drawing/2014/main" id="{860D7AB0-142E-C6FE-6821-52B183852866}"/>
                    </a:ext>
                  </a:extLst>
                </wp:docPr>
                <wp:cNvGraphicFramePr/>
                <a:graphic xmlns:a="http://schemas.openxmlformats.org/drawingml/2006/main">
                  <a:graphicData uri="http://schemas.microsoft.com/office/word/2010/wordprocessingGroup">
                    <wpg:wgp>
                      <wpg:cNvGrpSpPr/>
                      <wpg:grpSpPr>
                        <a:xfrm>
                          <a:off x="0" y="0"/>
                          <a:ext cx="3591518" cy="3244543"/>
                          <a:chOff x="3995723" y="3347888"/>
                          <a:chExt cx="3591752" cy="3244989"/>
                        </a:xfrm>
                      </wpg:grpSpPr>
                      <pic:pic xmlns:pic="http://schemas.openxmlformats.org/drawingml/2006/picture">
                        <pic:nvPicPr>
                          <pic:cNvPr id="6" name="Picture 6" descr="Chart, scatter chart&#10;&#10;Description automatically generated">
                            <a:extLst>
                              <a:ext uri="{FF2B5EF4-FFF2-40B4-BE49-F238E27FC236}">
                                <a16:creationId xmlns:a16="http://schemas.microsoft.com/office/drawing/2014/main" id="{E92E51FD-E15D-4FFF-3500-89F09F8EB3D7}"/>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9875" r="11513"/>
                          <a:stretch/>
                        </pic:blipFill>
                        <pic:spPr bwMode="auto">
                          <a:xfrm>
                            <a:off x="3995723" y="3633574"/>
                            <a:ext cx="3591752" cy="2959303"/>
                          </a:xfrm>
                          <a:prstGeom prst="rect">
                            <a:avLst/>
                          </a:prstGeom>
                          <a:ln>
                            <a:noFill/>
                          </a:ln>
                          <a:extLst>
                            <a:ext uri="{53640926-AAD7-44D8-BBD7-CCE9431645EC}">
                              <a14:shadowObscured xmlns:a14="http://schemas.microsoft.com/office/drawing/2010/main"/>
                            </a:ext>
                          </a:extLst>
                        </pic:spPr>
                      </pic:pic>
                      <wps:wsp>
                        <wps:cNvPr id="7" name="TextBox 8">
                          <a:extLst>
                            <a:ext uri="{FF2B5EF4-FFF2-40B4-BE49-F238E27FC236}">
                              <a16:creationId xmlns:a16="http://schemas.microsoft.com/office/drawing/2014/main" id="{57A4CF2F-ED8A-52AE-FF85-EF222764C2CB}"/>
                            </a:ext>
                          </a:extLst>
                        </wps:cNvPr>
                        <wps:cNvSpPr txBox="1"/>
                        <wps:spPr>
                          <a:xfrm>
                            <a:off x="4014771" y="3347888"/>
                            <a:ext cx="3252047" cy="335326"/>
                          </a:xfrm>
                          <a:prstGeom prst="rect">
                            <a:avLst/>
                          </a:prstGeom>
                          <a:noFill/>
                        </wps:spPr>
                        <wps:txbx>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3308B211" id="Group 2" o:spid="_x0000_s1034" style="position:absolute;margin-left:246.4pt;margin-top:208pt;width:282.8pt;height:255.5pt;z-index:251658240" coordorigin="39957,33478" coordsize="35917,32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">
                <v:shape id="Picture 6" o:spid="_x0000_s1035" type="#_x0000_t75" alt="Chart, scatter chart&#10;&#10;Description automatically generated" style="position:absolute;left:39957;top:36335;width:35917;height:2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">
                  <v:imagedata r:id="rId16" o:title="Chart, scatter chart&#10;&#10;Description automatically generated" cropleft="6472f" cropright="7545f"/>
                </v:shape>
                <v:shape id="_x0000_s1036" type="#_x0000_t202" style="position:absolute;left:40147;top:33478;width:32521;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v:textbox>
                </v:shape>
              </v:group>
            </w:pict>
          </mc:Fallback>
        </mc:AlternateContent>
      </w:r>
    </w:p>
    <w:p w14:paraId="0D610FFE" w14:textId="7789B104" w:rsidR="0031117F" w:rsidRPr="0031117F" w:rsidRDefault="0031117F" w:rsidP="0031117F">
      <w:pPr>
        <w:rPr>
          <w:szCs w:val="24"/>
        </w:rPr>
      </w:pPr>
    </w:p>
    <w:p w14:paraId="7858DC3D" w14:textId="0405FEAF" w:rsidR="0031117F" w:rsidRPr="0031117F" w:rsidRDefault="0031117F" w:rsidP="0031117F">
      <w:pPr>
        <w:rPr>
          <w:szCs w:val="24"/>
        </w:rPr>
      </w:pPr>
    </w:p>
    <w:p w14:paraId="7508300D" w14:textId="56285091" w:rsidR="0031117F" w:rsidRPr="0031117F" w:rsidRDefault="0031117F" w:rsidP="0031117F">
      <w:pPr>
        <w:rPr>
          <w:szCs w:val="24"/>
        </w:rPr>
      </w:pPr>
    </w:p>
    <w:p w14:paraId="63A7AF9A" w14:textId="33089A7C" w:rsidR="0031117F" w:rsidRPr="0031117F" w:rsidRDefault="0031117F" w:rsidP="0031117F">
      <w:pPr>
        <w:rPr>
          <w:szCs w:val="24"/>
        </w:rPr>
      </w:pPr>
    </w:p>
    <w:p w14:paraId="6C1B6455" w14:textId="71E4F02F" w:rsidR="0031117F" w:rsidRPr="0031117F" w:rsidRDefault="0031117F" w:rsidP="0031117F">
      <w:pPr>
        <w:rPr>
          <w:szCs w:val="24"/>
        </w:rPr>
      </w:pPr>
    </w:p>
    <w:p w14:paraId="76DF3D12" w14:textId="6D36E16F" w:rsidR="0031117F" w:rsidRPr="0031117F" w:rsidRDefault="0031117F" w:rsidP="0031117F">
      <w:pPr>
        <w:rPr>
          <w:szCs w:val="24"/>
        </w:rPr>
      </w:pPr>
    </w:p>
    <w:p w14:paraId="6D734FF0" w14:textId="7BCEAAB0" w:rsidR="0031117F" w:rsidRPr="0031117F" w:rsidRDefault="0031117F" w:rsidP="0031117F">
      <w:pPr>
        <w:rPr>
          <w:szCs w:val="24"/>
        </w:rPr>
      </w:pPr>
    </w:p>
    <w:p w14:paraId="42770F8F" w14:textId="6C9CB0E5" w:rsidR="0031117F" w:rsidRPr="0031117F" w:rsidRDefault="0031117F" w:rsidP="0031117F">
      <w:pPr>
        <w:rPr>
          <w:szCs w:val="24"/>
        </w:rPr>
      </w:pPr>
    </w:p>
    <w:p w14:paraId="523B3A20" w14:textId="4531BE0F" w:rsidR="0031117F" w:rsidRPr="0031117F" w:rsidRDefault="0031117F" w:rsidP="0031117F">
      <w:pPr>
        <w:rPr>
          <w:szCs w:val="24"/>
        </w:rPr>
      </w:pPr>
    </w:p>
    <w:p w14:paraId="20551686" w14:textId="7B4DDAAF" w:rsidR="0031117F" w:rsidRPr="0031117F" w:rsidRDefault="0031117F" w:rsidP="0031117F">
      <w:pPr>
        <w:rPr>
          <w:szCs w:val="24"/>
        </w:rPr>
      </w:pPr>
    </w:p>
    <w:p w14:paraId="74CB5AC4" w14:textId="38660053" w:rsidR="0031117F" w:rsidRPr="0031117F" w:rsidRDefault="0031117F" w:rsidP="0031117F">
      <w:pPr>
        <w:rPr>
          <w:szCs w:val="24"/>
        </w:rPr>
      </w:pPr>
    </w:p>
    <w:p w14:paraId="3C273204" w14:textId="46B69054" w:rsidR="0031117F" w:rsidRPr="0031117F" w:rsidRDefault="0031117F" w:rsidP="0031117F">
      <w:pPr>
        <w:rPr>
          <w:szCs w:val="24"/>
        </w:rPr>
      </w:pPr>
    </w:p>
    <w:p w14:paraId="64CBCE4A" w14:textId="79B5DCAC" w:rsidR="0031117F" w:rsidRPr="0031117F" w:rsidRDefault="0031117F" w:rsidP="0031117F">
      <w:pPr>
        <w:rPr>
          <w:szCs w:val="24"/>
        </w:rPr>
      </w:pPr>
    </w:p>
    <w:p w14:paraId="50DFB2FC" w14:textId="30E25B2B" w:rsidR="0031117F" w:rsidRPr="0031117F" w:rsidRDefault="0031117F" w:rsidP="0031117F">
      <w:pPr>
        <w:rPr>
          <w:szCs w:val="24"/>
        </w:rPr>
      </w:pPr>
    </w:p>
    <w:p w14:paraId="76D0507E" w14:textId="30ACE3BE" w:rsidR="0031117F" w:rsidRPr="0031117F" w:rsidRDefault="0031117F" w:rsidP="0031117F">
      <w:pPr>
        <w:rPr>
          <w:szCs w:val="24"/>
        </w:rPr>
      </w:pPr>
    </w:p>
    <w:p w14:paraId="73A9AE23" w14:textId="4F8A64CF" w:rsidR="0031117F" w:rsidRPr="0031117F" w:rsidRDefault="0031117F" w:rsidP="0031117F">
      <w:pPr>
        <w:rPr>
          <w:szCs w:val="24"/>
        </w:rPr>
      </w:pPr>
    </w:p>
    <w:p w14:paraId="0B4A28DA" w14:textId="370DE9E5" w:rsidR="0031117F" w:rsidRPr="0031117F" w:rsidRDefault="0031117F" w:rsidP="0031117F">
      <w:pPr>
        <w:rPr>
          <w:szCs w:val="24"/>
        </w:rPr>
      </w:pPr>
    </w:p>
    <w:p w14:paraId="2BD2C099" w14:textId="4F336F38" w:rsidR="0031117F" w:rsidRPr="0031117F" w:rsidRDefault="0031117F" w:rsidP="0031117F">
      <w:pPr>
        <w:rPr>
          <w:szCs w:val="24"/>
        </w:rPr>
      </w:pPr>
    </w:p>
    <w:p w14:paraId="033E95AF" w14:textId="130101FD" w:rsidR="0031117F" w:rsidRPr="0031117F" w:rsidRDefault="0031117F" w:rsidP="0031117F">
      <w:pPr>
        <w:rPr>
          <w:szCs w:val="24"/>
        </w:rPr>
      </w:pPr>
    </w:p>
    <w:p w14:paraId="28B60F38" w14:textId="6B72ACAF" w:rsidR="0031117F" w:rsidRPr="0031117F" w:rsidRDefault="0031117F" w:rsidP="0031117F">
      <w:pPr>
        <w:rPr>
          <w:szCs w:val="24"/>
        </w:rPr>
      </w:pPr>
    </w:p>
    <w:p w14:paraId="2957B182" w14:textId="24418C7D" w:rsidR="0031117F" w:rsidRPr="0031117F" w:rsidRDefault="0031117F" w:rsidP="0031117F">
      <w:pPr>
        <w:rPr>
          <w:szCs w:val="24"/>
        </w:rPr>
      </w:pPr>
    </w:p>
    <w:p w14:paraId="01B75D19" w14:textId="727B38B5" w:rsidR="0031117F" w:rsidRPr="0031117F" w:rsidRDefault="0031117F" w:rsidP="0031117F">
      <w:pPr>
        <w:rPr>
          <w:szCs w:val="24"/>
        </w:rPr>
      </w:pPr>
    </w:p>
    <w:p w14:paraId="7C3B7389" w14:textId="0FCC4263" w:rsidR="0031117F" w:rsidRPr="0031117F" w:rsidRDefault="0031117F" w:rsidP="0031117F">
      <w:pPr>
        <w:rPr>
          <w:szCs w:val="24"/>
        </w:rPr>
      </w:pPr>
    </w:p>
    <w:p w14:paraId="2A1B8DEF" w14:textId="7E20C59D" w:rsidR="0031117F" w:rsidRPr="0031117F" w:rsidRDefault="0031117F" w:rsidP="0031117F">
      <w:pPr>
        <w:rPr>
          <w:szCs w:val="24"/>
        </w:rPr>
      </w:pPr>
    </w:p>
    <w:p w14:paraId="4A4A164A" w14:textId="1745F146" w:rsidR="0031117F" w:rsidRPr="0031117F" w:rsidRDefault="0031117F" w:rsidP="0031117F">
      <w:pPr>
        <w:rPr>
          <w:szCs w:val="24"/>
        </w:rPr>
      </w:pPr>
    </w:p>
    <w:p w14:paraId="7145BC7B" w14:textId="1B5CA16A" w:rsidR="0031117F" w:rsidRPr="0031117F" w:rsidRDefault="0031117F" w:rsidP="0031117F">
      <w:pPr>
        <w:rPr>
          <w:szCs w:val="24"/>
        </w:rPr>
      </w:pPr>
    </w:p>
    <w:p w14:paraId="4BA9142F" w14:textId="30781D27" w:rsidR="0031117F" w:rsidRPr="0031117F" w:rsidRDefault="0031117F" w:rsidP="0031117F">
      <w:pPr>
        <w:rPr>
          <w:szCs w:val="24"/>
        </w:rPr>
      </w:pPr>
    </w:p>
    <w:p w14:paraId="0B031EFD" w14:textId="11C87DC5" w:rsidR="0031117F" w:rsidRPr="0031117F" w:rsidRDefault="0031117F" w:rsidP="0031117F">
      <w:pPr>
        <w:rPr>
          <w:szCs w:val="24"/>
        </w:rPr>
      </w:pPr>
    </w:p>
    <w:p w14:paraId="538DA856" w14:textId="7C7FC6CD" w:rsidR="0031117F" w:rsidRPr="0031117F" w:rsidRDefault="0031117F" w:rsidP="0031117F">
      <w:pPr>
        <w:rPr>
          <w:szCs w:val="24"/>
        </w:rPr>
      </w:pPr>
    </w:p>
    <w:p w14:paraId="4CFAA553" w14:textId="46A54EEC" w:rsidR="0031117F" w:rsidRPr="0031117F" w:rsidRDefault="0031117F" w:rsidP="0031117F">
      <w:pPr>
        <w:rPr>
          <w:szCs w:val="24"/>
        </w:rPr>
      </w:pPr>
    </w:p>
    <w:p w14:paraId="4ED1918B" w14:textId="58C96B38" w:rsidR="0031117F" w:rsidRPr="0031117F" w:rsidRDefault="0031117F" w:rsidP="0031117F">
      <w:pPr>
        <w:rPr>
          <w:szCs w:val="24"/>
        </w:rPr>
      </w:pPr>
    </w:p>
    <w:p w14:paraId="4223287F" w14:textId="59D57237" w:rsidR="0031117F" w:rsidRPr="0031117F" w:rsidRDefault="0031117F" w:rsidP="0031117F">
      <w:pPr>
        <w:rPr>
          <w:szCs w:val="24"/>
        </w:rPr>
      </w:pPr>
    </w:p>
    <w:p w14:paraId="6C8B9F44" w14:textId="4369D423" w:rsidR="0031117F" w:rsidRPr="0031117F" w:rsidRDefault="0031117F" w:rsidP="0031117F">
      <w:pPr>
        <w:rPr>
          <w:szCs w:val="24"/>
        </w:rPr>
      </w:pPr>
    </w:p>
    <w:p w14:paraId="4DFC13DD" w14:textId="5A92D442" w:rsidR="0031117F" w:rsidRPr="0031117F" w:rsidRDefault="0031117F" w:rsidP="0031117F">
      <w:pPr>
        <w:rPr>
          <w:szCs w:val="24"/>
        </w:rPr>
      </w:pPr>
    </w:p>
    <w:p w14:paraId="4DE5D30C" w14:textId="04DE62DB" w:rsidR="0031117F" w:rsidRPr="0031117F" w:rsidRDefault="0031117F" w:rsidP="0031117F">
      <w:pPr>
        <w:rPr>
          <w:szCs w:val="24"/>
        </w:rPr>
      </w:pPr>
    </w:p>
    <w:p w14:paraId="628329D2" w14:textId="5CE85B51" w:rsidR="0031117F" w:rsidRPr="0031117F" w:rsidRDefault="0031117F" w:rsidP="0031117F">
      <w:pPr>
        <w:rPr>
          <w:szCs w:val="24"/>
        </w:rPr>
      </w:pPr>
    </w:p>
    <w:p w14:paraId="59042032" w14:textId="0E53FBFA" w:rsidR="0031117F" w:rsidRPr="0031117F" w:rsidRDefault="0031117F" w:rsidP="0031117F">
      <w:pPr>
        <w:rPr>
          <w:szCs w:val="24"/>
        </w:rPr>
      </w:pPr>
    </w:p>
    <w:p w14:paraId="46F6692E" w14:textId="762DEEDC" w:rsidR="0031117F" w:rsidRDefault="0031117F" w:rsidP="0031117F">
      <w:pPr>
        <w:rPr>
          <w:szCs w:val="24"/>
        </w:rPr>
      </w:pPr>
    </w:p>
    <w:p w14:paraId="5B31765D" w14:textId="1F119D45" w:rsidR="0031117F" w:rsidRDefault="0031117F" w:rsidP="0031117F">
      <w:pPr>
        <w:tabs>
          <w:tab w:val="left" w:pos="1942"/>
        </w:tabs>
        <w:rPr>
          <w:szCs w:val="24"/>
        </w:rPr>
      </w:pPr>
      <w:r>
        <w:rPr>
          <w:szCs w:val="24"/>
        </w:rPr>
        <w:tab/>
      </w:r>
    </w:p>
    <w:p w14:paraId="60B22C72" w14:textId="77777777" w:rsidR="004413B3" w:rsidRDefault="007276A9">
      <w:pPr>
        <w:rPr>
          <w:szCs w:val="24"/>
        </w:rPr>
      </w:pPr>
      <w:r>
        <w:rPr>
          <w:szCs w:val="24"/>
        </w:rPr>
        <w:lastRenderedPageBreak/>
        <w:t xml:space="preserve">Supplemental Figure 3: Correlations between individual </w:t>
      </w:r>
      <w:r w:rsidR="004413B3">
        <w:rPr>
          <w:szCs w:val="24"/>
        </w:rPr>
        <w:t>measures</w:t>
      </w:r>
    </w:p>
    <w:p w14:paraId="32189F8B" w14:textId="77777777" w:rsidR="004413B3" w:rsidRDefault="004413B3">
      <w:pPr>
        <w:rPr>
          <w:szCs w:val="24"/>
        </w:rPr>
      </w:pPr>
    </w:p>
    <w:p w14:paraId="73D2E0AD" w14:textId="77777777" w:rsidR="00BD75E3" w:rsidRDefault="004413B3" w:rsidP="00BD75E3">
      <w:pPr>
        <w:keepNext/>
      </w:pPr>
      <w:r w:rsidRPr="004413B3">
        <w:rPr>
          <w:noProof/>
        </w:rPr>
        <w:drawing>
          <wp:inline distT="0" distB="0" distL="0" distR="0" wp14:anchorId="7E02F58F" wp14:editId="1C784418">
            <wp:extent cx="5869233" cy="2272145"/>
            <wp:effectExtent l="0" t="0" r="0" b="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rotWithShape="1">
                    <a:blip r:embed="rId17"/>
                    <a:srcRect l="13291" t="36901" b="24731"/>
                    <a:stretch/>
                  </pic:blipFill>
                  <pic:spPr bwMode="auto">
                    <a:xfrm>
                      <a:off x="0" y="0"/>
                      <a:ext cx="5873976" cy="2273981"/>
                    </a:xfrm>
                    <a:prstGeom prst="rect">
                      <a:avLst/>
                    </a:prstGeom>
                    <a:ln>
                      <a:noFill/>
                    </a:ln>
                    <a:extLst>
                      <a:ext uri="{53640926-AAD7-44D8-BBD7-CCE9431645EC}">
                        <a14:shadowObscured xmlns:a14="http://schemas.microsoft.com/office/drawing/2010/main"/>
                      </a:ext>
                    </a:extLst>
                  </pic:spPr>
                </pic:pic>
              </a:graphicData>
            </a:graphic>
          </wp:inline>
        </w:drawing>
      </w:r>
    </w:p>
    <w:p w14:paraId="334FFFB5" w14:textId="199BECC2" w:rsidR="0031117F" w:rsidRPr="0031117F" w:rsidRDefault="002346C3" w:rsidP="00C45392">
      <w:pPr>
        <w:rPr>
          <w:szCs w:val="24"/>
        </w:rPr>
      </w:pPr>
      <w:r>
        <w:rPr>
          <w:szCs w:val="24"/>
        </w:rPr>
        <w:t>MFQ</w:t>
      </w:r>
      <w:r w:rsidR="00A501DE">
        <w:rPr>
          <w:szCs w:val="24"/>
        </w:rPr>
        <w:t>:</w:t>
      </w:r>
      <w:r>
        <w:rPr>
          <w:szCs w:val="24"/>
        </w:rPr>
        <w:t xml:space="preserve"> Child Self-Report</w:t>
      </w:r>
      <w:r w:rsidR="00A501DE">
        <w:rPr>
          <w:szCs w:val="24"/>
        </w:rPr>
        <w:t xml:space="preserve"> –</w:t>
      </w:r>
      <w:r>
        <w:rPr>
          <w:szCs w:val="24"/>
        </w:rPr>
        <w:t xml:space="preserve"> Short Version</w:t>
      </w:r>
      <w:r w:rsidR="00F43476">
        <w:rPr>
          <w:szCs w:val="24"/>
        </w:rPr>
        <w:t xml:space="preserve"> </w:t>
      </w:r>
      <w:r>
        <w:rPr>
          <w:szCs w:val="24"/>
        </w:rPr>
        <w:t>Mood and Feelings Questionnaire</w:t>
      </w:r>
      <w:r w:rsidR="00A501DE">
        <w:rPr>
          <w:szCs w:val="24"/>
        </w:rPr>
        <w:t xml:space="preserve">; SHAPS: Snaith-Hamilton Pleasure Scale; ARI1W: </w:t>
      </w:r>
      <w:r>
        <w:rPr>
          <w:szCs w:val="24"/>
        </w:rPr>
        <w:t>Affective Reactivity Index</w:t>
      </w:r>
      <w:r w:rsidR="00A501DE">
        <w:rPr>
          <w:szCs w:val="24"/>
        </w:rPr>
        <w:t xml:space="preserve"> – </w:t>
      </w:r>
      <w:r>
        <w:rPr>
          <w:szCs w:val="24"/>
        </w:rPr>
        <w:t>1 week</w:t>
      </w:r>
      <w:r w:rsidR="00A501DE">
        <w:rPr>
          <w:szCs w:val="24"/>
        </w:rPr>
        <w:t>;</w:t>
      </w:r>
      <w:r>
        <w:rPr>
          <w:szCs w:val="24"/>
        </w:rPr>
        <w:t xml:space="preserve"> </w:t>
      </w:r>
      <w:r w:rsidR="00A501DE">
        <w:rPr>
          <w:szCs w:val="24"/>
        </w:rPr>
        <w:t>SCARED: S</w:t>
      </w:r>
      <w:r>
        <w:rPr>
          <w:szCs w:val="24"/>
        </w:rPr>
        <w:t>creen for Child Anxiety Related Disorders</w:t>
      </w:r>
      <w:r w:rsidR="00547009">
        <w:rPr>
          <w:szCs w:val="24"/>
        </w:rPr>
        <w:t>; MAX_FD – Maximum framewise displacement</w:t>
      </w:r>
    </w:p>
    <w:sectPr w:rsidR="0031117F" w:rsidRPr="0031117F" w:rsidSect="00F3339E">
      <w:footerReference w:type="default" r:id="rId18"/>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CED8D" w14:textId="77777777" w:rsidR="000428BC" w:rsidRDefault="000428BC">
      <w:r>
        <w:separator/>
      </w:r>
    </w:p>
  </w:endnote>
  <w:endnote w:type="continuationSeparator" w:id="0">
    <w:p w14:paraId="0327DFE7" w14:textId="77777777" w:rsidR="000428BC" w:rsidRDefault="000428BC">
      <w:r>
        <w:continuationSeparator/>
      </w:r>
    </w:p>
  </w:endnote>
  <w:endnote w:type="continuationNotice" w:id="1">
    <w:p w14:paraId="4B3264A7" w14:textId="77777777" w:rsidR="000428BC" w:rsidRDefault="000428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Lato">
    <w:panose1 w:val="020F0502020204030203"/>
    <w:charset w:val="00"/>
    <w:family w:val="swiss"/>
    <w:pitch w:val="variable"/>
    <w:sig w:usb0="800000AF" w:usb1="40006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F701D" w14:textId="77777777" w:rsidR="000428BC" w:rsidRDefault="000428BC">
      <w:r>
        <w:separator/>
      </w:r>
    </w:p>
  </w:footnote>
  <w:footnote w:type="continuationSeparator" w:id="0">
    <w:p w14:paraId="6A49272C" w14:textId="77777777" w:rsidR="000428BC" w:rsidRDefault="000428BC">
      <w:r>
        <w:continuationSeparator/>
      </w:r>
    </w:p>
  </w:footnote>
  <w:footnote w:type="continuationNotice" w:id="1">
    <w:p w14:paraId="67368308" w14:textId="77777777" w:rsidR="000428BC" w:rsidRDefault="000428B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625"/>
    <w:rsid w:val="00001F56"/>
    <w:rsid w:val="00005506"/>
    <w:rsid w:val="0000783D"/>
    <w:rsid w:val="00007995"/>
    <w:rsid w:val="00010E28"/>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65D0"/>
    <w:rsid w:val="00037AA0"/>
    <w:rsid w:val="00040D0E"/>
    <w:rsid w:val="00041730"/>
    <w:rsid w:val="000428BC"/>
    <w:rsid w:val="00045E2F"/>
    <w:rsid w:val="00046916"/>
    <w:rsid w:val="000530C7"/>
    <w:rsid w:val="000542D3"/>
    <w:rsid w:val="00056C39"/>
    <w:rsid w:val="00061EE1"/>
    <w:rsid w:val="0006380B"/>
    <w:rsid w:val="00065B3E"/>
    <w:rsid w:val="00066767"/>
    <w:rsid w:val="00070A24"/>
    <w:rsid w:val="000720DD"/>
    <w:rsid w:val="00072219"/>
    <w:rsid w:val="00076E3C"/>
    <w:rsid w:val="00077AB8"/>
    <w:rsid w:val="00082702"/>
    <w:rsid w:val="000842A4"/>
    <w:rsid w:val="00084B13"/>
    <w:rsid w:val="000904A7"/>
    <w:rsid w:val="00094152"/>
    <w:rsid w:val="000A03B6"/>
    <w:rsid w:val="000A39FF"/>
    <w:rsid w:val="000A3D51"/>
    <w:rsid w:val="000A4B12"/>
    <w:rsid w:val="000A4B9B"/>
    <w:rsid w:val="000B04AD"/>
    <w:rsid w:val="000B04BE"/>
    <w:rsid w:val="000B2B94"/>
    <w:rsid w:val="000B5589"/>
    <w:rsid w:val="000B6BFC"/>
    <w:rsid w:val="000C117C"/>
    <w:rsid w:val="000C20AE"/>
    <w:rsid w:val="000C389A"/>
    <w:rsid w:val="000D0019"/>
    <w:rsid w:val="000D431F"/>
    <w:rsid w:val="000D5F70"/>
    <w:rsid w:val="000E106E"/>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3EEC"/>
    <w:rsid w:val="001475FF"/>
    <w:rsid w:val="00152286"/>
    <w:rsid w:val="001533B8"/>
    <w:rsid w:val="001543CA"/>
    <w:rsid w:val="00155153"/>
    <w:rsid w:val="00156D57"/>
    <w:rsid w:val="001635CB"/>
    <w:rsid w:val="001647BC"/>
    <w:rsid w:val="00171DE2"/>
    <w:rsid w:val="00173469"/>
    <w:rsid w:val="0017459C"/>
    <w:rsid w:val="00177B91"/>
    <w:rsid w:val="00184D2D"/>
    <w:rsid w:val="00187319"/>
    <w:rsid w:val="00192121"/>
    <w:rsid w:val="0019249E"/>
    <w:rsid w:val="001926DC"/>
    <w:rsid w:val="001942B3"/>
    <w:rsid w:val="0019532A"/>
    <w:rsid w:val="001957B6"/>
    <w:rsid w:val="0019656A"/>
    <w:rsid w:val="001A0941"/>
    <w:rsid w:val="001A32D6"/>
    <w:rsid w:val="001A33F0"/>
    <w:rsid w:val="001A3D0D"/>
    <w:rsid w:val="001A4E7A"/>
    <w:rsid w:val="001B00D3"/>
    <w:rsid w:val="001B040E"/>
    <w:rsid w:val="001B5148"/>
    <w:rsid w:val="001C3410"/>
    <w:rsid w:val="001C3411"/>
    <w:rsid w:val="001C5190"/>
    <w:rsid w:val="001D0751"/>
    <w:rsid w:val="001D0AA7"/>
    <w:rsid w:val="001D1CD7"/>
    <w:rsid w:val="001D23C1"/>
    <w:rsid w:val="001D31B4"/>
    <w:rsid w:val="001D4230"/>
    <w:rsid w:val="001D5EAC"/>
    <w:rsid w:val="001D75D3"/>
    <w:rsid w:val="001E09D0"/>
    <w:rsid w:val="001E0CDF"/>
    <w:rsid w:val="001E1E96"/>
    <w:rsid w:val="001E5B93"/>
    <w:rsid w:val="001E6427"/>
    <w:rsid w:val="001E793F"/>
    <w:rsid w:val="001F1405"/>
    <w:rsid w:val="001F22D6"/>
    <w:rsid w:val="001F3A28"/>
    <w:rsid w:val="001F45E9"/>
    <w:rsid w:val="001F479C"/>
    <w:rsid w:val="001F55B1"/>
    <w:rsid w:val="00201969"/>
    <w:rsid w:val="00202882"/>
    <w:rsid w:val="002059E9"/>
    <w:rsid w:val="00210DBA"/>
    <w:rsid w:val="00210DF3"/>
    <w:rsid w:val="002113C5"/>
    <w:rsid w:val="00212E5B"/>
    <w:rsid w:val="00214E4B"/>
    <w:rsid w:val="0021567F"/>
    <w:rsid w:val="00216DD0"/>
    <w:rsid w:val="00223CDA"/>
    <w:rsid w:val="00230F44"/>
    <w:rsid w:val="002345C5"/>
    <w:rsid w:val="002346C3"/>
    <w:rsid w:val="00235A69"/>
    <w:rsid w:val="002374EA"/>
    <w:rsid w:val="002425EA"/>
    <w:rsid w:val="002434EE"/>
    <w:rsid w:val="00243AC2"/>
    <w:rsid w:val="00244136"/>
    <w:rsid w:val="002461EE"/>
    <w:rsid w:val="00246256"/>
    <w:rsid w:val="00247DA9"/>
    <w:rsid w:val="002516D4"/>
    <w:rsid w:val="00251CD6"/>
    <w:rsid w:val="00252634"/>
    <w:rsid w:val="00253E09"/>
    <w:rsid w:val="00254556"/>
    <w:rsid w:val="0025456C"/>
    <w:rsid w:val="00254583"/>
    <w:rsid w:val="00255964"/>
    <w:rsid w:val="00256600"/>
    <w:rsid w:val="00257CAC"/>
    <w:rsid w:val="002604E4"/>
    <w:rsid w:val="00260B7F"/>
    <w:rsid w:val="00262104"/>
    <w:rsid w:val="00262803"/>
    <w:rsid w:val="002644DE"/>
    <w:rsid w:val="00266B82"/>
    <w:rsid w:val="00267CAF"/>
    <w:rsid w:val="00273D84"/>
    <w:rsid w:val="00273E24"/>
    <w:rsid w:val="002744E7"/>
    <w:rsid w:val="00275380"/>
    <w:rsid w:val="00276A6B"/>
    <w:rsid w:val="002771C7"/>
    <w:rsid w:val="002835C0"/>
    <w:rsid w:val="002935D7"/>
    <w:rsid w:val="002A22CE"/>
    <w:rsid w:val="002A61E6"/>
    <w:rsid w:val="002A6243"/>
    <w:rsid w:val="002A74C9"/>
    <w:rsid w:val="002B0F54"/>
    <w:rsid w:val="002B111D"/>
    <w:rsid w:val="002B2A6F"/>
    <w:rsid w:val="002B3640"/>
    <w:rsid w:val="002B3953"/>
    <w:rsid w:val="002B3DF0"/>
    <w:rsid w:val="002B3DFE"/>
    <w:rsid w:val="002B48B1"/>
    <w:rsid w:val="002B6CEF"/>
    <w:rsid w:val="002C074C"/>
    <w:rsid w:val="002C29A0"/>
    <w:rsid w:val="002C4074"/>
    <w:rsid w:val="002C537F"/>
    <w:rsid w:val="002C7D1C"/>
    <w:rsid w:val="002D3A1E"/>
    <w:rsid w:val="002E06E9"/>
    <w:rsid w:val="002E1B50"/>
    <w:rsid w:val="002E3D96"/>
    <w:rsid w:val="002E5738"/>
    <w:rsid w:val="002E5FE7"/>
    <w:rsid w:val="002F4023"/>
    <w:rsid w:val="002F42F0"/>
    <w:rsid w:val="002F6675"/>
    <w:rsid w:val="003070D2"/>
    <w:rsid w:val="00307BD0"/>
    <w:rsid w:val="00307EBC"/>
    <w:rsid w:val="0031117F"/>
    <w:rsid w:val="00311D86"/>
    <w:rsid w:val="00312644"/>
    <w:rsid w:val="00313307"/>
    <w:rsid w:val="0031423F"/>
    <w:rsid w:val="003170FD"/>
    <w:rsid w:val="003174F0"/>
    <w:rsid w:val="00317813"/>
    <w:rsid w:val="00322CEA"/>
    <w:rsid w:val="0032713C"/>
    <w:rsid w:val="00330F0B"/>
    <w:rsid w:val="00332BAE"/>
    <w:rsid w:val="00332BB0"/>
    <w:rsid w:val="003350E6"/>
    <w:rsid w:val="00337732"/>
    <w:rsid w:val="003410B9"/>
    <w:rsid w:val="00342A48"/>
    <w:rsid w:val="00343A8D"/>
    <w:rsid w:val="00344522"/>
    <w:rsid w:val="00345577"/>
    <w:rsid w:val="00346B24"/>
    <w:rsid w:val="003511BB"/>
    <w:rsid w:val="003531A5"/>
    <w:rsid w:val="00356FFB"/>
    <w:rsid w:val="00361BAA"/>
    <w:rsid w:val="00365144"/>
    <w:rsid w:val="00373A71"/>
    <w:rsid w:val="00374EF6"/>
    <w:rsid w:val="00382FDC"/>
    <w:rsid w:val="0038534B"/>
    <w:rsid w:val="003857A7"/>
    <w:rsid w:val="00385E26"/>
    <w:rsid w:val="003940E0"/>
    <w:rsid w:val="00395267"/>
    <w:rsid w:val="00395B3B"/>
    <w:rsid w:val="00397BCC"/>
    <w:rsid w:val="003A1421"/>
    <w:rsid w:val="003A17E5"/>
    <w:rsid w:val="003A62B0"/>
    <w:rsid w:val="003A7546"/>
    <w:rsid w:val="003A7A5D"/>
    <w:rsid w:val="003B34E1"/>
    <w:rsid w:val="003B35DC"/>
    <w:rsid w:val="003B41BF"/>
    <w:rsid w:val="003B65E5"/>
    <w:rsid w:val="003B68CD"/>
    <w:rsid w:val="003C0D43"/>
    <w:rsid w:val="003C2DE2"/>
    <w:rsid w:val="003C6EAB"/>
    <w:rsid w:val="003D496B"/>
    <w:rsid w:val="003D4B07"/>
    <w:rsid w:val="003E21A4"/>
    <w:rsid w:val="003E61DF"/>
    <w:rsid w:val="003E6721"/>
    <w:rsid w:val="003E6736"/>
    <w:rsid w:val="003F31BA"/>
    <w:rsid w:val="003F56C2"/>
    <w:rsid w:val="00404BDC"/>
    <w:rsid w:val="0040710F"/>
    <w:rsid w:val="00413C0D"/>
    <w:rsid w:val="00414F58"/>
    <w:rsid w:val="00420F87"/>
    <w:rsid w:val="00421038"/>
    <w:rsid w:val="00424D01"/>
    <w:rsid w:val="004272A3"/>
    <w:rsid w:val="00427B67"/>
    <w:rsid w:val="004327E1"/>
    <w:rsid w:val="00432CD0"/>
    <w:rsid w:val="00434CE0"/>
    <w:rsid w:val="00436082"/>
    <w:rsid w:val="00436943"/>
    <w:rsid w:val="004370C7"/>
    <w:rsid w:val="004372C7"/>
    <w:rsid w:val="00440148"/>
    <w:rsid w:val="00440906"/>
    <w:rsid w:val="004413B3"/>
    <w:rsid w:val="00441EBC"/>
    <w:rsid w:val="00442677"/>
    <w:rsid w:val="00443153"/>
    <w:rsid w:val="004442C5"/>
    <w:rsid w:val="00444547"/>
    <w:rsid w:val="00450D03"/>
    <w:rsid w:val="00450FA2"/>
    <w:rsid w:val="004518A3"/>
    <w:rsid w:val="00456ACA"/>
    <w:rsid w:val="00462F8C"/>
    <w:rsid w:val="0046460A"/>
    <w:rsid w:val="00464B61"/>
    <w:rsid w:val="00465755"/>
    <w:rsid w:val="00465E24"/>
    <w:rsid w:val="00466F8F"/>
    <w:rsid w:val="0047176D"/>
    <w:rsid w:val="0047189F"/>
    <w:rsid w:val="004724CA"/>
    <w:rsid w:val="0047624A"/>
    <w:rsid w:val="00483E01"/>
    <w:rsid w:val="00486DDE"/>
    <w:rsid w:val="00490895"/>
    <w:rsid w:val="004913FC"/>
    <w:rsid w:val="00493D91"/>
    <w:rsid w:val="00496EFD"/>
    <w:rsid w:val="004A0424"/>
    <w:rsid w:val="004A07F4"/>
    <w:rsid w:val="004A0E19"/>
    <w:rsid w:val="004A1E4F"/>
    <w:rsid w:val="004A1FED"/>
    <w:rsid w:val="004A3247"/>
    <w:rsid w:val="004B1981"/>
    <w:rsid w:val="004B3DD1"/>
    <w:rsid w:val="004B6C40"/>
    <w:rsid w:val="004B6CF3"/>
    <w:rsid w:val="004B7592"/>
    <w:rsid w:val="004C0C54"/>
    <w:rsid w:val="004C0E68"/>
    <w:rsid w:val="004C0F8E"/>
    <w:rsid w:val="004C1852"/>
    <w:rsid w:val="004C1EB3"/>
    <w:rsid w:val="004C3A48"/>
    <w:rsid w:val="004C3C5F"/>
    <w:rsid w:val="004C440D"/>
    <w:rsid w:val="004C46B9"/>
    <w:rsid w:val="004C55F7"/>
    <w:rsid w:val="004C6D02"/>
    <w:rsid w:val="004D260E"/>
    <w:rsid w:val="004D31D6"/>
    <w:rsid w:val="004D340D"/>
    <w:rsid w:val="004D34D5"/>
    <w:rsid w:val="004D7DC6"/>
    <w:rsid w:val="004F0CC8"/>
    <w:rsid w:val="004F2341"/>
    <w:rsid w:val="004F322E"/>
    <w:rsid w:val="004F514C"/>
    <w:rsid w:val="004F78C7"/>
    <w:rsid w:val="004F7A05"/>
    <w:rsid w:val="00501406"/>
    <w:rsid w:val="0050160A"/>
    <w:rsid w:val="00501626"/>
    <w:rsid w:val="00501C5D"/>
    <w:rsid w:val="00502FB7"/>
    <w:rsid w:val="00507ACE"/>
    <w:rsid w:val="005132AA"/>
    <w:rsid w:val="00516409"/>
    <w:rsid w:val="005248BA"/>
    <w:rsid w:val="0052561A"/>
    <w:rsid w:val="00525C4A"/>
    <w:rsid w:val="00526080"/>
    <w:rsid w:val="00527324"/>
    <w:rsid w:val="0053178E"/>
    <w:rsid w:val="00535F23"/>
    <w:rsid w:val="005367F9"/>
    <w:rsid w:val="00536816"/>
    <w:rsid w:val="00536B76"/>
    <w:rsid w:val="0053723B"/>
    <w:rsid w:val="00537BA1"/>
    <w:rsid w:val="00542829"/>
    <w:rsid w:val="005431B2"/>
    <w:rsid w:val="00545D55"/>
    <w:rsid w:val="005462D7"/>
    <w:rsid w:val="00547009"/>
    <w:rsid w:val="0055413C"/>
    <w:rsid w:val="00554AEC"/>
    <w:rsid w:val="00557A5A"/>
    <w:rsid w:val="00561980"/>
    <w:rsid w:val="00563B25"/>
    <w:rsid w:val="00564B24"/>
    <w:rsid w:val="005652E5"/>
    <w:rsid w:val="005664D9"/>
    <w:rsid w:val="0057268B"/>
    <w:rsid w:val="00573029"/>
    <w:rsid w:val="00573433"/>
    <w:rsid w:val="00574A12"/>
    <w:rsid w:val="00576D68"/>
    <w:rsid w:val="00577CF0"/>
    <w:rsid w:val="005812D7"/>
    <w:rsid w:val="00581BD8"/>
    <w:rsid w:val="005820E2"/>
    <w:rsid w:val="00584C70"/>
    <w:rsid w:val="00585663"/>
    <w:rsid w:val="005873E1"/>
    <w:rsid w:val="00587E4B"/>
    <w:rsid w:val="00591A28"/>
    <w:rsid w:val="00592B60"/>
    <w:rsid w:val="005944C4"/>
    <w:rsid w:val="005951BE"/>
    <w:rsid w:val="0059562C"/>
    <w:rsid w:val="00596EA8"/>
    <w:rsid w:val="00596ED2"/>
    <w:rsid w:val="00597793"/>
    <w:rsid w:val="00597B62"/>
    <w:rsid w:val="005A1232"/>
    <w:rsid w:val="005A373B"/>
    <w:rsid w:val="005A47C6"/>
    <w:rsid w:val="005B035A"/>
    <w:rsid w:val="005B1A51"/>
    <w:rsid w:val="005B1EF5"/>
    <w:rsid w:val="005B34E8"/>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0BDC"/>
    <w:rsid w:val="00603700"/>
    <w:rsid w:val="00607523"/>
    <w:rsid w:val="00610DC1"/>
    <w:rsid w:val="006141F6"/>
    <w:rsid w:val="00614BFB"/>
    <w:rsid w:val="00616D12"/>
    <w:rsid w:val="00617306"/>
    <w:rsid w:val="00617809"/>
    <w:rsid w:val="00622029"/>
    <w:rsid w:val="0062250C"/>
    <w:rsid w:val="0062319F"/>
    <w:rsid w:val="00624804"/>
    <w:rsid w:val="00626CBF"/>
    <w:rsid w:val="006301C0"/>
    <w:rsid w:val="00630CEF"/>
    <w:rsid w:val="00630DAF"/>
    <w:rsid w:val="0063198D"/>
    <w:rsid w:val="00632005"/>
    <w:rsid w:val="00632D28"/>
    <w:rsid w:val="0063698E"/>
    <w:rsid w:val="0064115E"/>
    <w:rsid w:val="00641C1C"/>
    <w:rsid w:val="00642D25"/>
    <w:rsid w:val="0065137D"/>
    <w:rsid w:val="006524D5"/>
    <w:rsid w:val="00660E19"/>
    <w:rsid w:val="006614D1"/>
    <w:rsid w:val="00661F55"/>
    <w:rsid w:val="00672CAA"/>
    <w:rsid w:val="006744FB"/>
    <w:rsid w:val="006833D5"/>
    <w:rsid w:val="00690F97"/>
    <w:rsid w:val="006934C9"/>
    <w:rsid w:val="00697B62"/>
    <w:rsid w:val="006A22A0"/>
    <w:rsid w:val="006A43D4"/>
    <w:rsid w:val="006B3E38"/>
    <w:rsid w:val="006B7E17"/>
    <w:rsid w:val="006C06F2"/>
    <w:rsid w:val="006C35D5"/>
    <w:rsid w:val="006D0AFE"/>
    <w:rsid w:val="006D17A9"/>
    <w:rsid w:val="006D30A6"/>
    <w:rsid w:val="006D4357"/>
    <w:rsid w:val="006D5A98"/>
    <w:rsid w:val="006D5FCA"/>
    <w:rsid w:val="006D62BE"/>
    <w:rsid w:val="006D688A"/>
    <w:rsid w:val="006E3DD1"/>
    <w:rsid w:val="006F13E8"/>
    <w:rsid w:val="006F14D6"/>
    <w:rsid w:val="006F281C"/>
    <w:rsid w:val="006F2BEC"/>
    <w:rsid w:val="006F3280"/>
    <w:rsid w:val="0070060D"/>
    <w:rsid w:val="00703270"/>
    <w:rsid w:val="00704337"/>
    <w:rsid w:val="0070500B"/>
    <w:rsid w:val="00706A21"/>
    <w:rsid w:val="00714B37"/>
    <w:rsid w:val="00721269"/>
    <w:rsid w:val="00723844"/>
    <w:rsid w:val="007245DA"/>
    <w:rsid w:val="0072547C"/>
    <w:rsid w:val="007276A9"/>
    <w:rsid w:val="007310CE"/>
    <w:rsid w:val="007338B1"/>
    <w:rsid w:val="00734DB3"/>
    <w:rsid w:val="00741C1D"/>
    <w:rsid w:val="0074337C"/>
    <w:rsid w:val="00743A43"/>
    <w:rsid w:val="00743A55"/>
    <w:rsid w:val="00743F4E"/>
    <w:rsid w:val="007528BE"/>
    <w:rsid w:val="0076023A"/>
    <w:rsid w:val="0076207C"/>
    <w:rsid w:val="00765A13"/>
    <w:rsid w:val="00766707"/>
    <w:rsid w:val="007667E9"/>
    <w:rsid w:val="00767847"/>
    <w:rsid w:val="00771BF0"/>
    <w:rsid w:val="0077390D"/>
    <w:rsid w:val="00780175"/>
    <w:rsid w:val="00782488"/>
    <w:rsid w:val="0078386D"/>
    <w:rsid w:val="0078515A"/>
    <w:rsid w:val="007907AB"/>
    <w:rsid w:val="00793A02"/>
    <w:rsid w:val="00793E0D"/>
    <w:rsid w:val="007A1BE5"/>
    <w:rsid w:val="007B21C3"/>
    <w:rsid w:val="007B536C"/>
    <w:rsid w:val="007B56B8"/>
    <w:rsid w:val="007C4CDB"/>
    <w:rsid w:val="007C7D64"/>
    <w:rsid w:val="007D0B4E"/>
    <w:rsid w:val="007D19D5"/>
    <w:rsid w:val="007D25B2"/>
    <w:rsid w:val="007D2E30"/>
    <w:rsid w:val="007D2EF1"/>
    <w:rsid w:val="007D42F7"/>
    <w:rsid w:val="007D469C"/>
    <w:rsid w:val="007D6591"/>
    <w:rsid w:val="007D7DAB"/>
    <w:rsid w:val="007E4AB2"/>
    <w:rsid w:val="007E4CEB"/>
    <w:rsid w:val="007E5D14"/>
    <w:rsid w:val="007F0183"/>
    <w:rsid w:val="007F1943"/>
    <w:rsid w:val="007F1CF8"/>
    <w:rsid w:val="007F2F4F"/>
    <w:rsid w:val="007F3661"/>
    <w:rsid w:val="007F39D6"/>
    <w:rsid w:val="007F4CB9"/>
    <w:rsid w:val="007F6C1D"/>
    <w:rsid w:val="007F73DE"/>
    <w:rsid w:val="00800B68"/>
    <w:rsid w:val="00804232"/>
    <w:rsid w:val="00805FDA"/>
    <w:rsid w:val="00810911"/>
    <w:rsid w:val="00810A16"/>
    <w:rsid w:val="00813FC6"/>
    <w:rsid w:val="00815BCA"/>
    <w:rsid w:val="00815D4F"/>
    <w:rsid w:val="0081615D"/>
    <w:rsid w:val="00816B06"/>
    <w:rsid w:val="00820B82"/>
    <w:rsid w:val="0082247A"/>
    <w:rsid w:val="00822D77"/>
    <w:rsid w:val="008234E0"/>
    <w:rsid w:val="008263DE"/>
    <w:rsid w:val="00827BD9"/>
    <w:rsid w:val="00830760"/>
    <w:rsid w:val="00831352"/>
    <w:rsid w:val="00835F20"/>
    <w:rsid w:val="00837063"/>
    <w:rsid w:val="00841680"/>
    <w:rsid w:val="00842907"/>
    <w:rsid w:val="0084352C"/>
    <w:rsid w:val="0084401A"/>
    <w:rsid w:val="0085749E"/>
    <w:rsid w:val="00860D13"/>
    <w:rsid w:val="008623E0"/>
    <w:rsid w:val="0087020A"/>
    <w:rsid w:val="00871969"/>
    <w:rsid w:val="008728D1"/>
    <w:rsid w:val="0087339D"/>
    <w:rsid w:val="00874A96"/>
    <w:rsid w:val="00881450"/>
    <w:rsid w:val="00881EF1"/>
    <w:rsid w:val="00884E18"/>
    <w:rsid w:val="00885DB8"/>
    <w:rsid w:val="0088627A"/>
    <w:rsid w:val="00887E94"/>
    <w:rsid w:val="008925C7"/>
    <w:rsid w:val="00893456"/>
    <w:rsid w:val="008961F1"/>
    <w:rsid w:val="00896A0E"/>
    <w:rsid w:val="00896B05"/>
    <w:rsid w:val="0089755D"/>
    <w:rsid w:val="008A2BD4"/>
    <w:rsid w:val="008A2CC7"/>
    <w:rsid w:val="008A4F16"/>
    <w:rsid w:val="008A5E5A"/>
    <w:rsid w:val="008A67E8"/>
    <w:rsid w:val="008A7787"/>
    <w:rsid w:val="008B115D"/>
    <w:rsid w:val="008B17D1"/>
    <w:rsid w:val="008B2686"/>
    <w:rsid w:val="008B3764"/>
    <w:rsid w:val="008B563D"/>
    <w:rsid w:val="008B57EC"/>
    <w:rsid w:val="008B648C"/>
    <w:rsid w:val="008B6A8B"/>
    <w:rsid w:val="008C0672"/>
    <w:rsid w:val="008C0E44"/>
    <w:rsid w:val="008C35DC"/>
    <w:rsid w:val="008C4E8D"/>
    <w:rsid w:val="008C5485"/>
    <w:rsid w:val="008C54C1"/>
    <w:rsid w:val="008C7BB0"/>
    <w:rsid w:val="008C7DF8"/>
    <w:rsid w:val="008D00F3"/>
    <w:rsid w:val="008D397A"/>
    <w:rsid w:val="008D63DA"/>
    <w:rsid w:val="008E082A"/>
    <w:rsid w:val="008E0BBD"/>
    <w:rsid w:val="008E3FFB"/>
    <w:rsid w:val="008E440E"/>
    <w:rsid w:val="008E56AC"/>
    <w:rsid w:val="008E6D67"/>
    <w:rsid w:val="008F1E5F"/>
    <w:rsid w:val="008F2C95"/>
    <w:rsid w:val="008F5263"/>
    <w:rsid w:val="008F7DFA"/>
    <w:rsid w:val="00900949"/>
    <w:rsid w:val="00906C24"/>
    <w:rsid w:val="009077AC"/>
    <w:rsid w:val="00907827"/>
    <w:rsid w:val="009107ED"/>
    <w:rsid w:val="00917474"/>
    <w:rsid w:val="009260C7"/>
    <w:rsid w:val="00931C92"/>
    <w:rsid w:val="00932D9D"/>
    <w:rsid w:val="00932EC0"/>
    <w:rsid w:val="009376C6"/>
    <w:rsid w:val="00937A86"/>
    <w:rsid w:val="00940EDC"/>
    <w:rsid w:val="0094208D"/>
    <w:rsid w:val="009445B7"/>
    <w:rsid w:val="00944638"/>
    <w:rsid w:val="00944D93"/>
    <w:rsid w:val="00954FEE"/>
    <w:rsid w:val="00957C6C"/>
    <w:rsid w:val="009628E5"/>
    <w:rsid w:val="0096414A"/>
    <w:rsid w:val="009671A2"/>
    <w:rsid w:val="00970DDF"/>
    <w:rsid w:val="0097126D"/>
    <w:rsid w:val="00971533"/>
    <w:rsid w:val="009749A5"/>
    <w:rsid w:val="009749F6"/>
    <w:rsid w:val="00981143"/>
    <w:rsid w:val="00981F90"/>
    <w:rsid w:val="00982869"/>
    <w:rsid w:val="00984BFB"/>
    <w:rsid w:val="009868CE"/>
    <w:rsid w:val="009868E3"/>
    <w:rsid w:val="00991CF9"/>
    <w:rsid w:val="00993234"/>
    <w:rsid w:val="00993ED4"/>
    <w:rsid w:val="009974AC"/>
    <w:rsid w:val="009A2E63"/>
    <w:rsid w:val="009A4CCB"/>
    <w:rsid w:val="009A52C9"/>
    <w:rsid w:val="009A74BC"/>
    <w:rsid w:val="009B7045"/>
    <w:rsid w:val="009B730A"/>
    <w:rsid w:val="009C04CA"/>
    <w:rsid w:val="009C064E"/>
    <w:rsid w:val="009C154D"/>
    <w:rsid w:val="009D16B1"/>
    <w:rsid w:val="009D4591"/>
    <w:rsid w:val="009D4696"/>
    <w:rsid w:val="009D623F"/>
    <w:rsid w:val="009D7575"/>
    <w:rsid w:val="009E160B"/>
    <w:rsid w:val="009F3251"/>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51AB"/>
    <w:rsid w:val="00A16392"/>
    <w:rsid w:val="00A168CF"/>
    <w:rsid w:val="00A206F3"/>
    <w:rsid w:val="00A20E82"/>
    <w:rsid w:val="00A23A33"/>
    <w:rsid w:val="00A2555C"/>
    <w:rsid w:val="00A330F5"/>
    <w:rsid w:val="00A339E9"/>
    <w:rsid w:val="00A405EB"/>
    <w:rsid w:val="00A41877"/>
    <w:rsid w:val="00A42E25"/>
    <w:rsid w:val="00A4384D"/>
    <w:rsid w:val="00A43D1E"/>
    <w:rsid w:val="00A476EC"/>
    <w:rsid w:val="00A47E36"/>
    <w:rsid w:val="00A501DE"/>
    <w:rsid w:val="00A53EA4"/>
    <w:rsid w:val="00A563D4"/>
    <w:rsid w:val="00A61249"/>
    <w:rsid w:val="00A653A0"/>
    <w:rsid w:val="00A65F00"/>
    <w:rsid w:val="00A673E2"/>
    <w:rsid w:val="00A7145E"/>
    <w:rsid w:val="00A71EC1"/>
    <w:rsid w:val="00A72653"/>
    <w:rsid w:val="00A73AD8"/>
    <w:rsid w:val="00A74B59"/>
    <w:rsid w:val="00A77E03"/>
    <w:rsid w:val="00A806DD"/>
    <w:rsid w:val="00A814D4"/>
    <w:rsid w:val="00A81880"/>
    <w:rsid w:val="00A82B0D"/>
    <w:rsid w:val="00A85E8A"/>
    <w:rsid w:val="00A86385"/>
    <w:rsid w:val="00A86C32"/>
    <w:rsid w:val="00A87B8A"/>
    <w:rsid w:val="00A87F51"/>
    <w:rsid w:val="00A90826"/>
    <w:rsid w:val="00A94A94"/>
    <w:rsid w:val="00A96551"/>
    <w:rsid w:val="00A97435"/>
    <w:rsid w:val="00AA3F2B"/>
    <w:rsid w:val="00AA5DC2"/>
    <w:rsid w:val="00AB0BBB"/>
    <w:rsid w:val="00AB2B94"/>
    <w:rsid w:val="00AB4F10"/>
    <w:rsid w:val="00AB5662"/>
    <w:rsid w:val="00AC0FAC"/>
    <w:rsid w:val="00AC1158"/>
    <w:rsid w:val="00AC53CD"/>
    <w:rsid w:val="00AD0B03"/>
    <w:rsid w:val="00AD299E"/>
    <w:rsid w:val="00AE053F"/>
    <w:rsid w:val="00AE5F72"/>
    <w:rsid w:val="00AE6D34"/>
    <w:rsid w:val="00AF737C"/>
    <w:rsid w:val="00AF76A4"/>
    <w:rsid w:val="00B01D4F"/>
    <w:rsid w:val="00B11A4D"/>
    <w:rsid w:val="00B1291C"/>
    <w:rsid w:val="00B12DAD"/>
    <w:rsid w:val="00B135E6"/>
    <w:rsid w:val="00B21E7E"/>
    <w:rsid w:val="00B24FC9"/>
    <w:rsid w:val="00B25423"/>
    <w:rsid w:val="00B25F77"/>
    <w:rsid w:val="00B27C2C"/>
    <w:rsid w:val="00B3243F"/>
    <w:rsid w:val="00B32B39"/>
    <w:rsid w:val="00B33991"/>
    <w:rsid w:val="00B41DD2"/>
    <w:rsid w:val="00B42A89"/>
    <w:rsid w:val="00B4564F"/>
    <w:rsid w:val="00B46BBB"/>
    <w:rsid w:val="00B55F11"/>
    <w:rsid w:val="00B57FD0"/>
    <w:rsid w:val="00B60A71"/>
    <w:rsid w:val="00B63465"/>
    <w:rsid w:val="00B6373C"/>
    <w:rsid w:val="00B65DC3"/>
    <w:rsid w:val="00B661B1"/>
    <w:rsid w:val="00B664FA"/>
    <w:rsid w:val="00B7040F"/>
    <w:rsid w:val="00B70475"/>
    <w:rsid w:val="00B7388C"/>
    <w:rsid w:val="00B749A7"/>
    <w:rsid w:val="00B74FDD"/>
    <w:rsid w:val="00B76C0C"/>
    <w:rsid w:val="00B76DCA"/>
    <w:rsid w:val="00B77459"/>
    <w:rsid w:val="00B806E5"/>
    <w:rsid w:val="00B828CF"/>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D75E3"/>
    <w:rsid w:val="00BE0EC8"/>
    <w:rsid w:val="00BE1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14073"/>
    <w:rsid w:val="00C22304"/>
    <w:rsid w:val="00C225DD"/>
    <w:rsid w:val="00C225E6"/>
    <w:rsid w:val="00C31796"/>
    <w:rsid w:val="00C32068"/>
    <w:rsid w:val="00C3720A"/>
    <w:rsid w:val="00C4096D"/>
    <w:rsid w:val="00C41BB3"/>
    <w:rsid w:val="00C42B8F"/>
    <w:rsid w:val="00C437BB"/>
    <w:rsid w:val="00C45392"/>
    <w:rsid w:val="00C46C1A"/>
    <w:rsid w:val="00C4745D"/>
    <w:rsid w:val="00C52334"/>
    <w:rsid w:val="00C5314F"/>
    <w:rsid w:val="00C55385"/>
    <w:rsid w:val="00C5648D"/>
    <w:rsid w:val="00C56B0A"/>
    <w:rsid w:val="00C6095E"/>
    <w:rsid w:val="00C6279E"/>
    <w:rsid w:val="00C62E28"/>
    <w:rsid w:val="00C63453"/>
    <w:rsid w:val="00C64566"/>
    <w:rsid w:val="00C65C06"/>
    <w:rsid w:val="00C66461"/>
    <w:rsid w:val="00C70282"/>
    <w:rsid w:val="00C70C1D"/>
    <w:rsid w:val="00C718D3"/>
    <w:rsid w:val="00C71C1E"/>
    <w:rsid w:val="00C725AB"/>
    <w:rsid w:val="00C73826"/>
    <w:rsid w:val="00C76585"/>
    <w:rsid w:val="00C83FAC"/>
    <w:rsid w:val="00C84848"/>
    <w:rsid w:val="00C84A5D"/>
    <w:rsid w:val="00C87FB9"/>
    <w:rsid w:val="00C91C54"/>
    <w:rsid w:val="00C93138"/>
    <w:rsid w:val="00C93650"/>
    <w:rsid w:val="00C93963"/>
    <w:rsid w:val="00C94946"/>
    <w:rsid w:val="00C95713"/>
    <w:rsid w:val="00CA0B19"/>
    <w:rsid w:val="00CA10E9"/>
    <w:rsid w:val="00CA2068"/>
    <w:rsid w:val="00CB1C8F"/>
    <w:rsid w:val="00CB1D54"/>
    <w:rsid w:val="00CB269D"/>
    <w:rsid w:val="00CB4C6D"/>
    <w:rsid w:val="00CB5BD8"/>
    <w:rsid w:val="00CB6C9B"/>
    <w:rsid w:val="00CC0027"/>
    <w:rsid w:val="00CC14CE"/>
    <w:rsid w:val="00CC227A"/>
    <w:rsid w:val="00CC2EA5"/>
    <w:rsid w:val="00CC4AD4"/>
    <w:rsid w:val="00CD4648"/>
    <w:rsid w:val="00CD6689"/>
    <w:rsid w:val="00CE2DF0"/>
    <w:rsid w:val="00CE2E30"/>
    <w:rsid w:val="00CE2EB3"/>
    <w:rsid w:val="00CE362A"/>
    <w:rsid w:val="00CE3994"/>
    <w:rsid w:val="00CE3D66"/>
    <w:rsid w:val="00CE3F85"/>
    <w:rsid w:val="00CE4393"/>
    <w:rsid w:val="00CE4524"/>
    <w:rsid w:val="00CE454C"/>
    <w:rsid w:val="00CE5388"/>
    <w:rsid w:val="00CE6A8C"/>
    <w:rsid w:val="00CE7338"/>
    <w:rsid w:val="00CF39DD"/>
    <w:rsid w:val="00CF58B8"/>
    <w:rsid w:val="00CF5D07"/>
    <w:rsid w:val="00CF71CF"/>
    <w:rsid w:val="00D06A91"/>
    <w:rsid w:val="00D10F5B"/>
    <w:rsid w:val="00D11B9B"/>
    <w:rsid w:val="00D11DFC"/>
    <w:rsid w:val="00D141B1"/>
    <w:rsid w:val="00D143EE"/>
    <w:rsid w:val="00D163FD"/>
    <w:rsid w:val="00D2082F"/>
    <w:rsid w:val="00D21918"/>
    <w:rsid w:val="00D26D0E"/>
    <w:rsid w:val="00D27D26"/>
    <w:rsid w:val="00D34230"/>
    <w:rsid w:val="00D347D1"/>
    <w:rsid w:val="00D36463"/>
    <w:rsid w:val="00D41902"/>
    <w:rsid w:val="00D430AF"/>
    <w:rsid w:val="00D43A13"/>
    <w:rsid w:val="00D46233"/>
    <w:rsid w:val="00D473C6"/>
    <w:rsid w:val="00D50AB8"/>
    <w:rsid w:val="00D50E44"/>
    <w:rsid w:val="00D51F3A"/>
    <w:rsid w:val="00D525EB"/>
    <w:rsid w:val="00D535C3"/>
    <w:rsid w:val="00D54472"/>
    <w:rsid w:val="00D54FF6"/>
    <w:rsid w:val="00D5516A"/>
    <w:rsid w:val="00D55F0C"/>
    <w:rsid w:val="00D57D57"/>
    <w:rsid w:val="00D63149"/>
    <w:rsid w:val="00D70607"/>
    <w:rsid w:val="00D7247A"/>
    <w:rsid w:val="00D72C71"/>
    <w:rsid w:val="00D74201"/>
    <w:rsid w:val="00D7506A"/>
    <w:rsid w:val="00D759AC"/>
    <w:rsid w:val="00D8163D"/>
    <w:rsid w:val="00D82B29"/>
    <w:rsid w:val="00D850CE"/>
    <w:rsid w:val="00D85536"/>
    <w:rsid w:val="00D8745D"/>
    <w:rsid w:val="00D91009"/>
    <w:rsid w:val="00D910B0"/>
    <w:rsid w:val="00D93B22"/>
    <w:rsid w:val="00D94BD8"/>
    <w:rsid w:val="00D9694E"/>
    <w:rsid w:val="00DA0289"/>
    <w:rsid w:val="00DA4548"/>
    <w:rsid w:val="00DA5377"/>
    <w:rsid w:val="00DB272D"/>
    <w:rsid w:val="00DB2B51"/>
    <w:rsid w:val="00DB3853"/>
    <w:rsid w:val="00DB3C0C"/>
    <w:rsid w:val="00DB57F9"/>
    <w:rsid w:val="00DC0999"/>
    <w:rsid w:val="00DC71EE"/>
    <w:rsid w:val="00DD0AA4"/>
    <w:rsid w:val="00DD220E"/>
    <w:rsid w:val="00DD223F"/>
    <w:rsid w:val="00DD3028"/>
    <w:rsid w:val="00DD3B68"/>
    <w:rsid w:val="00DE0EC2"/>
    <w:rsid w:val="00DE582E"/>
    <w:rsid w:val="00DE6D36"/>
    <w:rsid w:val="00DF19BB"/>
    <w:rsid w:val="00DF5A06"/>
    <w:rsid w:val="00E0122A"/>
    <w:rsid w:val="00E02C9C"/>
    <w:rsid w:val="00E06224"/>
    <w:rsid w:val="00E11144"/>
    <w:rsid w:val="00E141B5"/>
    <w:rsid w:val="00E20694"/>
    <w:rsid w:val="00E249EF"/>
    <w:rsid w:val="00E24B42"/>
    <w:rsid w:val="00E24F86"/>
    <w:rsid w:val="00E25A16"/>
    <w:rsid w:val="00E32506"/>
    <w:rsid w:val="00E32DBF"/>
    <w:rsid w:val="00E330E6"/>
    <w:rsid w:val="00E330F7"/>
    <w:rsid w:val="00E3324B"/>
    <w:rsid w:val="00E36240"/>
    <w:rsid w:val="00E41886"/>
    <w:rsid w:val="00E44844"/>
    <w:rsid w:val="00E45BCE"/>
    <w:rsid w:val="00E462D2"/>
    <w:rsid w:val="00E477CD"/>
    <w:rsid w:val="00E53003"/>
    <w:rsid w:val="00E53952"/>
    <w:rsid w:val="00E56A28"/>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36AD"/>
    <w:rsid w:val="00EA7C12"/>
    <w:rsid w:val="00EB1CAA"/>
    <w:rsid w:val="00EB1CAE"/>
    <w:rsid w:val="00EB4E37"/>
    <w:rsid w:val="00EB6C04"/>
    <w:rsid w:val="00EB7380"/>
    <w:rsid w:val="00EB7C7C"/>
    <w:rsid w:val="00EB7D77"/>
    <w:rsid w:val="00EC3CC4"/>
    <w:rsid w:val="00EC3FE9"/>
    <w:rsid w:val="00EC5A03"/>
    <w:rsid w:val="00EC6470"/>
    <w:rsid w:val="00EC76EF"/>
    <w:rsid w:val="00ED07A6"/>
    <w:rsid w:val="00ED7632"/>
    <w:rsid w:val="00EE1BD8"/>
    <w:rsid w:val="00EE2921"/>
    <w:rsid w:val="00EE69C6"/>
    <w:rsid w:val="00EE7A60"/>
    <w:rsid w:val="00EF047A"/>
    <w:rsid w:val="00EF1143"/>
    <w:rsid w:val="00F017B5"/>
    <w:rsid w:val="00F04E4F"/>
    <w:rsid w:val="00F06E18"/>
    <w:rsid w:val="00F12387"/>
    <w:rsid w:val="00F1407A"/>
    <w:rsid w:val="00F14306"/>
    <w:rsid w:val="00F14324"/>
    <w:rsid w:val="00F157FE"/>
    <w:rsid w:val="00F17677"/>
    <w:rsid w:val="00F17974"/>
    <w:rsid w:val="00F20B82"/>
    <w:rsid w:val="00F220FE"/>
    <w:rsid w:val="00F3339E"/>
    <w:rsid w:val="00F353B3"/>
    <w:rsid w:val="00F35B50"/>
    <w:rsid w:val="00F36EBD"/>
    <w:rsid w:val="00F417E1"/>
    <w:rsid w:val="00F43476"/>
    <w:rsid w:val="00F506AE"/>
    <w:rsid w:val="00F5140A"/>
    <w:rsid w:val="00F61C30"/>
    <w:rsid w:val="00F6328D"/>
    <w:rsid w:val="00F63982"/>
    <w:rsid w:val="00F659B5"/>
    <w:rsid w:val="00F6676C"/>
    <w:rsid w:val="00F66E6C"/>
    <w:rsid w:val="00F67D04"/>
    <w:rsid w:val="00F711AF"/>
    <w:rsid w:val="00F73788"/>
    <w:rsid w:val="00F74CF3"/>
    <w:rsid w:val="00F75D7F"/>
    <w:rsid w:val="00F8044D"/>
    <w:rsid w:val="00F84B06"/>
    <w:rsid w:val="00F85C85"/>
    <w:rsid w:val="00F87A94"/>
    <w:rsid w:val="00F87C5B"/>
    <w:rsid w:val="00F90375"/>
    <w:rsid w:val="00F90DB1"/>
    <w:rsid w:val="00F928B7"/>
    <w:rsid w:val="00F93F03"/>
    <w:rsid w:val="00F952EB"/>
    <w:rsid w:val="00F95F48"/>
    <w:rsid w:val="00F97BF8"/>
    <w:rsid w:val="00F97C3D"/>
    <w:rsid w:val="00FA1569"/>
    <w:rsid w:val="00FA339D"/>
    <w:rsid w:val="00FA7360"/>
    <w:rsid w:val="00FA7530"/>
    <w:rsid w:val="00FB0347"/>
    <w:rsid w:val="00FB0BEE"/>
    <w:rsid w:val="00FB1615"/>
    <w:rsid w:val="00FC41E0"/>
    <w:rsid w:val="00FC536B"/>
    <w:rsid w:val="00FC7AA0"/>
    <w:rsid w:val="00FD0072"/>
    <w:rsid w:val="00FD25E4"/>
    <w:rsid w:val="00FD3DFE"/>
    <w:rsid w:val="00FD47B6"/>
    <w:rsid w:val="00FE0AE0"/>
    <w:rsid w:val="00FE0F2B"/>
    <w:rsid w:val="00FE137B"/>
    <w:rsid w:val="00FE4E75"/>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C85"/>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B01D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4463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429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D219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219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ED7BF3-70D2-42D2-BAE6-10A3042456B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3.xml><?xml version="1.0" encoding="utf-8"?>
<ds:datastoreItem xmlns:ds="http://schemas.openxmlformats.org/officeDocument/2006/customXml" ds:itemID="{1E58E13A-D24B-43B4-95BB-0511B7AB07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903DD6-0CBF-4F92-B35E-93F24DB0AB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52</TotalTime>
  <Pages>9</Pages>
  <Words>3991</Words>
  <Characters>2274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35</cp:revision>
  <dcterms:created xsi:type="dcterms:W3CDTF">2022-11-08T17:27:00Z</dcterms:created>
  <dcterms:modified xsi:type="dcterms:W3CDTF">2022-12-1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6"&gt;&lt;session id="GBgcH4A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